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6B5C7FD" w14:textId="77777777" w:rsidR="003C3DDA" w:rsidRPr="00C73DAE" w:rsidRDefault="00C73DAE">
      <w:r w:rsidRPr="00C73DAE">
        <w:t xml:space="preserve">Supplementary Material </w:t>
      </w:r>
    </w:p>
    <w:p w14:paraId="7BD01216" w14:textId="77777777" w:rsidR="003C3DDA" w:rsidRPr="00C73DAE" w:rsidRDefault="003C3DDA">
      <w:pPr>
        <w:sectPr w:rsidR="003C3DDA" w:rsidRPr="00C73DAE">
          <w:footerReference w:type="even" r:id="rId7"/>
          <w:footerReference w:type="default" r:id="rId8"/>
          <w:footerReference w:type="first" r:id="rId9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7852D7FD" w14:textId="77777777" w:rsidR="003C3DDA" w:rsidRPr="00C73DAE" w:rsidRDefault="00C73DAE">
      <w:r w:rsidRPr="00C73DAE">
        <w:rPr>
          <w:rFonts w:hint="eastAsia"/>
        </w:rPr>
        <w:lastRenderedPageBreak/>
        <w:drawing>
          <wp:inline distT="0" distB="0" distL="114300" distR="114300">
            <wp:extent cx="5276215" cy="4172585"/>
            <wp:effectExtent l="0" t="0" r="0" b="0"/>
            <wp:docPr id="4" name="图片 4" descr="subgroup202402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 descr="subgroup20240201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6215" cy="41725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350ACF" w14:textId="77777777" w:rsidR="003C3DDA" w:rsidRPr="00C73DAE" w:rsidRDefault="00C73DAE">
      <w:pPr>
        <w:pStyle w:val="NormalWeb"/>
        <w:sectPr w:rsidR="003C3DDA" w:rsidRPr="00C73DAE">
          <w:pgSz w:w="11906" w:h="16838"/>
          <w:pgMar w:top="1440" w:right="1797" w:bottom="1440" w:left="1797" w:header="851" w:footer="992" w:gutter="0"/>
          <w:cols w:space="425"/>
          <w:docGrid w:type="lines" w:linePitch="312"/>
        </w:sectPr>
      </w:pPr>
      <w:r w:rsidRPr="00C73DAE">
        <w:t xml:space="preserve">Supplementary Figure 1. </w:t>
      </w:r>
      <w:r w:rsidRPr="00C73DAE">
        <w:t>Multivariable-adjusted HR (95% CI) for OSA according to sleep factors among 355,133 participants.</w:t>
      </w:r>
      <w:r w:rsidRPr="00C73DAE">
        <w:tab/>
      </w:r>
    </w:p>
    <w:p w14:paraId="16EC7175" w14:textId="77777777" w:rsidR="003C3DDA" w:rsidRPr="00C73DAE" w:rsidRDefault="00C73DAE">
      <w:pPr>
        <w:pStyle w:val="NormalWeb"/>
      </w:pPr>
      <w:r w:rsidRPr="00C73DAE">
        <w:rPr>
          <w:rFonts w:hint="eastAsia"/>
        </w:rPr>
        <w:lastRenderedPageBreak/>
        <w:drawing>
          <wp:inline distT="0" distB="0" distL="114300" distR="114300">
            <wp:extent cx="5044440" cy="5264785"/>
            <wp:effectExtent l="0" t="0" r="3810" b="12065"/>
            <wp:docPr id="1" name="图片 1" descr="Fig_S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 descr="Fig_S2"/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044440" cy="5264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C94935" w14:textId="77777777" w:rsidR="003C3DDA" w:rsidRPr="00C73DAE" w:rsidRDefault="00C73DAE">
      <w:r w:rsidRPr="00C73DAE">
        <w:t>Supplementary Figure 2. Sleep Pattern and the Cumulative Risk of OSA. Note: (</w:t>
      </w:r>
      <w:r w:rsidRPr="00C73DAE">
        <w:rPr>
          <w:rFonts w:hint="eastAsia"/>
        </w:rPr>
        <w:t>A</w:t>
      </w:r>
      <w:r w:rsidRPr="00C73DAE">
        <w:t xml:space="preserve">)Simple Sleep Score Group; (B)Weight </w:t>
      </w:r>
      <w:r w:rsidRPr="00C73DAE">
        <w:rPr>
          <w:rFonts w:hint="eastAsia"/>
        </w:rPr>
        <w:t>S</w:t>
      </w:r>
      <w:r w:rsidRPr="00C73DAE">
        <w:t>leep Score Group.</w:t>
      </w:r>
    </w:p>
    <w:p w14:paraId="500A3678" w14:textId="77777777" w:rsidR="003C3DDA" w:rsidRPr="00C73DAE" w:rsidRDefault="00C73DAE">
      <w:r w:rsidRPr="00C73DAE">
        <w:br w:type="page"/>
      </w:r>
    </w:p>
    <w:p w14:paraId="32D8669F" w14:textId="77777777" w:rsidR="003C3DDA" w:rsidRPr="00C73DAE" w:rsidRDefault="003C3DDA"/>
    <w:p w14:paraId="32E5B11D" w14:textId="77777777" w:rsidR="003C3DDA" w:rsidRPr="00C73DAE" w:rsidRDefault="00C73DAE">
      <w:pPr>
        <w:pStyle w:val="NormalWeb"/>
      </w:pPr>
      <w:r w:rsidRPr="00C73DAE">
        <w:rPr>
          <w:rFonts w:hint="eastAsia"/>
        </w:rPr>
        <w:drawing>
          <wp:inline distT="0" distB="0" distL="114300" distR="114300">
            <wp:extent cx="5274310" cy="2260600"/>
            <wp:effectExtent l="0" t="0" r="2540" b="6350"/>
            <wp:docPr id="3" name="图片 3" descr="Supplementary Fig.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 descr="Supplementary Fig.3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60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C866B9" w14:textId="77777777" w:rsidR="003C3DDA" w:rsidRPr="00C73DAE" w:rsidRDefault="00C73DAE">
      <w:r w:rsidRPr="00C73DAE">
        <w:t>Supplementary Figure 3. Manhattan Plot of GWAS among 210,181 Participants.</w:t>
      </w:r>
    </w:p>
    <w:p w14:paraId="1319A219" w14:textId="77777777" w:rsidR="003C3DDA" w:rsidRPr="00C73DAE" w:rsidRDefault="003C3DDA">
      <w:pPr>
        <w:pStyle w:val="NormalWeb"/>
        <w:sectPr w:rsidR="003C3DDA" w:rsidRPr="00C73DAE">
          <w:pgSz w:w="11906" w:h="16838"/>
          <w:pgMar w:top="1440" w:right="1797" w:bottom="1440" w:left="1797" w:header="851" w:footer="992" w:gutter="0"/>
          <w:cols w:space="425"/>
          <w:docGrid w:type="lines" w:linePitch="312"/>
        </w:sectPr>
      </w:pPr>
    </w:p>
    <w:p w14:paraId="596C5938" w14:textId="77777777" w:rsidR="003C3DDA" w:rsidRPr="00C73DAE" w:rsidRDefault="00C73DAE">
      <w:r w:rsidRPr="00C73DAE">
        <w:lastRenderedPageBreak/>
        <w:t>Supplementary Table 1. Cox regression analysis of the influence of sleep phenotypes on OSA among 355,133 participants.</w:t>
      </w:r>
    </w:p>
    <w:tbl>
      <w:tblPr>
        <w:tblW w:w="13986" w:type="dxa"/>
        <w:tblLayout w:type="fixed"/>
        <w:tblLook w:val="04A0" w:firstRow="1" w:lastRow="0" w:firstColumn="1" w:lastColumn="0" w:noHBand="0" w:noVBand="1"/>
      </w:tblPr>
      <w:tblGrid>
        <w:gridCol w:w="2127"/>
        <w:gridCol w:w="850"/>
        <w:gridCol w:w="1843"/>
        <w:gridCol w:w="992"/>
        <w:gridCol w:w="284"/>
        <w:gridCol w:w="850"/>
        <w:gridCol w:w="1843"/>
        <w:gridCol w:w="992"/>
        <w:gridCol w:w="284"/>
        <w:gridCol w:w="992"/>
        <w:gridCol w:w="1843"/>
        <w:gridCol w:w="1086"/>
      </w:tblGrid>
      <w:tr w:rsidR="003C3DDA" w:rsidRPr="00C73DAE" w14:paraId="574BBE24" w14:textId="77777777">
        <w:trPr>
          <w:trHeight w:val="20"/>
        </w:trPr>
        <w:tc>
          <w:tcPr>
            <w:tcW w:w="2127" w:type="dxa"/>
            <w:vMerge w:val="restart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2CA7A5C4" w14:textId="77777777" w:rsidR="003C3DDA" w:rsidRPr="00C73DAE" w:rsidRDefault="00C73DAE">
            <w:r w:rsidRPr="00C73DAE">
              <w:rPr>
                <w:rFonts w:hint="eastAsia"/>
              </w:rPr>
              <w:t>S</w:t>
            </w:r>
            <w:r w:rsidRPr="00C73DAE">
              <w:t>leep phenotype</w:t>
            </w:r>
          </w:p>
        </w:tc>
        <w:tc>
          <w:tcPr>
            <w:tcW w:w="3685" w:type="dxa"/>
            <w:gridSpan w:val="3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8F23AD" w14:textId="77777777" w:rsidR="003C3DDA" w:rsidRPr="00C73DAE" w:rsidRDefault="00C73DAE">
            <w:r w:rsidRPr="00C73DAE">
              <w:t>Model1*</w:t>
            </w:r>
          </w:p>
        </w:tc>
        <w:tc>
          <w:tcPr>
            <w:tcW w:w="28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5864AA" w14:textId="77777777" w:rsidR="003C3DDA" w:rsidRPr="00C73DAE" w:rsidRDefault="003C3DDA"/>
        </w:tc>
        <w:tc>
          <w:tcPr>
            <w:tcW w:w="3685" w:type="dxa"/>
            <w:gridSpan w:val="3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1A85CE" w14:textId="77777777" w:rsidR="003C3DDA" w:rsidRPr="00C73DAE" w:rsidRDefault="00C73DAE">
            <w:r w:rsidRPr="00C73DAE">
              <w:t>Model2†</w:t>
            </w:r>
          </w:p>
        </w:tc>
        <w:tc>
          <w:tcPr>
            <w:tcW w:w="28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8C0494" w14:textId="77777777" w:rsidR="003C3DDA" w:rsidRPr="00C73DAE" w:rsidRDefault="003C3DDA"/>
        </w:tc>
        <w:tc>
          <w:tcPr>
            <w:tcW w:w="3921" w:type="dxa"/>
            <w:gridSpan w:val="3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988C50" w14:textId="77777777" w:rsidR="003C3DDA" w:rsidRPr="00C73DAE" w:rsidRDefault="00C73DAE">
            <w:r w:rsidRPr="00C73DAE">
              <w:t>Model3‡</w:t>
            </w:r>
          </w:p>
        </w:tc>
      </w:tr>
      <w:tr w:rsidR="003C3DDA" w:rsidRPr="00C73DAE" w14:paraId="0A483DE8" w14:textId="77777777">
        <w:trPr>
          <w:trHeight w:val="20"/>
        </w:trPr>
        <w:tc>
          <w:tcPr>
            <w:tcW w:w="2127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CA4632" w14:textId="77777777" w:rsidR="003C3DDA" w:rsidRPr="00C73DAE" w:rsidRDefault="003C3DDA"/>
        </w:tc>
        <w:tc>
          <w:tcPr>
            <w:tcW w:w="85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F39AD8" w14:textId="77777777" w:rsidR="003C3DDA" w:rsidRPr="00C73DAE" w:rsidRDefault="00C73DAE">
            <w:r w:rsidRPr="00C73DAE">
              <w:t>β</w:t>
            </w:r>
          </w:p>
        </w:tc>
        <w:tc>
          <w:tcPr>
            <w:tcW w:w="184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883086" w14:textId="77777777" w:rsidR="003C3DDA" w:rsidRPr="00C73DAE" w:rsidRDefault="00C73DAE">
            <w:r w:rsidRPr="00C73DAE">
              <w:t xml:space="preserve">HR (95% </w:t>
            </w:r>
            <w:r w:rsidRPr="00C73DAE">
              <w:t>CI)</w:t>
            </w: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BA7FA3" w14:textId="77777777" w:rsidR="003C3DDA" w:rsidRPr="00C73DAE" w:rsidRDefault="00C73DAE">
            <w:r w:rsidRPr="00C73DAE">
              <w:t>p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71BF6CD3" w14:textId="77777777" w:rsidR="003C3DDA" w:rsidRPr="00C73DAE" w:rsidRDefault="003C3DDA"/>
        </w:tc>
        <w:tc>
          <w:tcPr>
            <w:tcW w:w="85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BEC7F9" w14:textId="77777777" w:rsidR="003C3DDA" w:rsidRPr="00C73DAE" w:rsidRDefault="00C73DAE">
            <w:r w:rsidRPr="00C73DAE">
              <w:t>β</w:t>
            </w:r>
          </w:p>
        </w:tc>
        <w:tc>
          <w:tcPr>
            <w:tcW w:w="184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0A75E5" w14:textId="77777777" w:rsidR="003C3DDA" w:rsidRPr="00C73DAE" w:rsidRDefault="00C73DAE">
            <w:r w:rsidRPr="00C73DAE">
              <w:t>HR (95% CI)</w:t>
            </w: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59B540" w14:textId="77777777" w:rsidR="003C3DDA" w:rsidRPr="00C73DAE" w:rsidRDefault="00C73DAE">
            <w:r w:rsidRPr="00C73DAE">
              <w:t>p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7D8B10AB" w14:textId="77777777" w:rsidR="003C3DDA" w:rsidRPr="00C73DAE" w:rsidRDefault="003C3DDA"/>
        </w:tc>
        <w:tc>
          <w:tcPr>
            <w:tcW w:w="99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0B67B5" w14:textId="77777777" w:rsidR="003C3DDA" w:rsidRPr="00C73DAE" w:rsidRDefault="00C73DAE">
            <w:r w:rsidRPr="00C73DAE">
              <w:t>β</w:t>
            </w:r>
          </w:p>
        </w:tc>
        <w:tc>
          <w:tcPr>
            <w:tcW w:w="184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9660B2" w14:textId="77777777" w:rsidR="003C3DDA" w:rsidRPr="00C73DAE" w:rsidRDefault="00C73DAE">
            <w:r w:rsidRPr="00C73DAE">
              <w:t>HR(95% CI)</w:t>
            </w:r>
          </w:p>
        </w:tc>
        <w:tc>
          <w:tcPr>
            <w:tcW w:w="108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08739E" w14:textId="77777777" w:rsidR="003C3DDA" w:rsidRPr="00C73DAE" w:rsidRDefault="00C73DAE">
            <w:r w:rsidRPr="00C73DAE">
              <w:t>p</w:t>
            </w:r>
          </w:p>
        </w:tc>
      </w:tr>
      <w:tr w:rsidR="003C3DDA" w:rsidRPr="00C73DAE" w14:paraId="19852532" w14:textId="77777777">
        <w:trPr>
          <w:trHeight w:val="20"/>
        </w:trPr>
        <w:tc>
          <w:tcPr>
            <w:tcW w:w="2127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7BA807" w14:textId="77777777" w:rsidR="003C3DDA" w:rsidRPr="00C73DAE" w:rsidRDefault="00C73DAE">
            <w:r w:rsidRPr="00C73DAE">
              <w:t>Chronotype</w:t>
            </w:r>
          </w:p>
        </w:tc>
        <w:tc>
          <w:tcPr>
            <w:tcW w:w="85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E9D79A" w14:textId="77777777" w:rsidR="003C3DDA" w:rsidRPr="00C73DAE" w:rsidRDefault="003C3DDA"/>
        </w:tc>
        <w:tc>
          <w:tcPr>
            <w:tcW w:w="184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011E97" w14:textId="77777777" w:rsidR="003C3DDA" w:rsidRPr="00C73DAE" w:rsidRDefault="003C3DDA"/>
        </w:tc>
        <w:tc>
          <w:tcPr>
            <w:tcW w:w="99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FF5336" w14:textId="77777777" w:rsidR="003C3DDA" w:rsidRPr="00C73DAE" w:rsidRDefault="003C3DDA"/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27F59C" w14:textId="77777777" w:rsidR="003C3DDA" w:rsidRPr="00C73DAE" w:rsidRDefault="003C3DDA"/>
        </w:tc>
        <w:tc>
          <w:tcPr>
            <w:tcW w:w="85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066E50" w14:textId="77777777" w:rsidR="003C3DDA" w:rsidRPr="00C73DAE" w:rsidRDefault="003C3DDA"/>
        </w:tc>
        <w:tc>
          <w:tcPr>
            <w:tcW w:w="184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C2CAA8" w14:textId="77777777" w:rsidR="003C3DDA" w:rsidRPr="00C73DAE" w:rsidRDefault="003C3DDA"/>
        </w:tc>
        <w:tc>
          <w:tcPr>
            <w:tcW w:w="99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E54F78" w14:textId="77777777" w:rsidR="003C3DDA" w:rsidRPr="00C73DAE" w:rsidRDefault="003C3DDA"/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269087" w14:textId="77777777" w:rsidR="003C3DDA" w:rsidRPr="00C73DAE" w:rsidRDefault="003C3DDA"/>
        </w:tc>
        <w:tc>
          <w:tcPr>
            <w:tcW w:w="99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83597E" w14:textId="77777777" w:rsidR="003C3DDA" w:rsidRPr="00C73DAE" w:rsidRDefault="003C3DDA"/>
        </w:tc>
        <w:tc>
          <w:tcPr>
            <w:tcW w:w="184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0D176F" w14:textId="77777777" w:rsidR="003C3DDA" w:rsidRPr="00C73DAE" w:rsidRDefault="003C3DDA"/>
        </w:tc>
        <w:tc>
          <w:tcPr>
            <w:tcW w:w="108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48BCEF" w14:textId="77777777" w:rsidR="003C3DDA" w:rsidRPr="00C73DAE" w:rsidRDefault="003C3DDA"/>
        </w:tc>
      </w:tr>
      <w:tr w:rsidR="003C3DDA" w:rsidRPr="00C73DAE" w14:paraId="4288B309" w14:textId="77777777">
        <w:trPr>
          <w:trHeight w:val="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F0B91F" w14:textId="77777777" w:rsidR="003C3DDA" w:rsidRPr="00C73DAE" w:rsidRDefault="00C73DAE">
            <w:r w:rsidRPr="00C73DAE">
              <w:t>Morningnes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FA9873" w14:textId="77777777" w:rsidR="003C3DDA" w:rsidRPr="00C73DAE" w:rsidRDefault="00C73DAE">
            <w:r w:rsidRPr="00C73DAE">
              <w:t>REF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B76AD6" w14:textId="77777777" w:rsidR="003C3DDA" w:rsidRPr="00C73DAE" w:rsidRDefault="00C73DAE">
            <w:r w:rsidRPr="00C73DAE">
              <w:t>RE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8A85A3" w14:textId="77777777" w:rsidR="003C3DDA" w:rsidRPr="00C73DAE" w:rsidRDefault="00C73DAE">
            <w:r w:rsidRPr="00C73DAE">
              <w:t>REF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35754A" w14:textId="77777777" w:rsidR="003C3DDA" w:rsidRPr="00C73DAE" w:rsidRDefault="003C3DDA"/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E15EC3" w14:textId="77777777" w:rsidR="003C3DDA" w:rsidRPr="00C73DAE" w:rsidRDefault="00C73DAE">
            <w:r w:rsidRPr="00C73DAE">
              <w:t>REF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FD589A" w14:textId="77777777" w:rsidR="003C3DDA" w:rsidRPr="00C73DAE" w:rsidRDefault="00C73DAE">
            <w:r w:rsidRPr="00C73DAE">
              <w:t>RE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3CC5CB" w14:textId="77777777" w:rsidR="003C3DDA" w:rsidRPr="00C73DAE" w:rsidRDefault="00C73DAE">
            <w:r w:rsidRPr="00C73DAE">
              <w:t>REF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7CB8EB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CEBD61" w14:textId="77777777" w:rsidR="003C3DDA" w:rsidRPr="00C73DAE" w:rsidRDefault="00C73DAE">
            <w:r w:rsidRPr="00C73DAE">
              <w:t>REF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43F9F2" w14:textId="77777777" w:rsidR="003C3DDA" w:rsidRPr="00C73DAE" w:rsidRDefault="00C73DAE">
            <w:r w:rsidRPr="00C73DAE">
              <w:t>REF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D88C3C" w14:textId="77777777" w:rsidR="003C3DDA" w:rsidRPr="00C73DAE" w:rsidRDefault="00C73DAE">
            <w:r w:rsidRPr="00C73DAE">
              <w:t>REF</w:t>
            </w:r>
          </w:p>
        </w:tc>
      </w:tr>
      <w:tr w:rsidR="003C3DDA" w:rsidRPr="00C73DAE" w14:paraId="22B79DBE" w14:textId="77777777">
        <w:trPr>
          <w:trHeight w:val="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4946ED" w14:textId="77777777" w:rsidR="003C3DDA" w:rsidRPr="00C73DAE" w:rsidRDefault="00C73DAE">
            <w:r w:rsidRPr="00C73DAE">
              <w:t>Morningness than eveningnes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329FBB" w14:textId="77777777" w:rsidR="003C3DDA" w:rsidRPr="00C73DAE" w:rsidRDefault="00C73DAE">
            <w:r w:rsidRPr="00C73DAE">
              <w:t>-0.1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26942A" w14:textId="77777777" w:rsidR="003C3DDA" w:rsidRPr="00C73DAE" w:rsidRDefault="00C73DAE">
            <w:r w:rsidRPr="00C73DAE">
              <w:t>0.86 (0.79-0.93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0ED0D2" w14:textId="77777777" w:rsidR="003C3DDA" w:rsidRPr="00C73DAE" w:rsidRDefault="00C73DAE">
            <w:r w:rsidRPr="00C73DAE">
              <w:t>&lt;0.001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6DDFA9" w14:textId="77777777" w:rsidR="003C3DDA" w:rsidRPr="00C73DAE" w:rsidRDefault="003C3DDA"/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2A01EE" w14:textId="77777777" w:rsidR="003C3DDA" w:rsidRPr="00C73DAE" w:rsidRDefault="00C73DAE">
            <w:r w:rsidRPr="00C73DAE">
              <w:t>-0.1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98CF65" w14:textId="77777777" w:rsidR="003C3DDA" w:rsidRPr="00C73DAE" w:rsidRDefault="00C73DAE">
            <w:r w:rsidRPr="00C73DAE">
              <w:t>0.86 (0.79-0.93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59178F" w14:textId="77777777" w:rsidR="003C3DDA" w:rsidRPr="00C73DAE" w:rsidRDefault="00C73DAE">
            <w:r w:rsidRPr="00C73DAE">
              <w:t>&lt;0.001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E96F76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65E9A4" w14:textId="77777777" w:rsidR="003C3DDA" w:rsidRPr="00C73DAE" w:rsidRDefault="00C73DAE">
            <w:r w:rsidRPr="00C73DAE">
              <w:t>-0.0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C12873" w14:textId="77777777" w:rsidR="003C3DDA" w:rsidRPr="00C73DAE" w:rsidRDefault="00C73DAE">
            <w:r w:rsidRPr="00C73DAE">
              <w:t>0.96(0.88-1.03)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397E85" w14:textId="77777777" w:rsidR="003C3DDA" w:rsidRPr="00C73DAE" w:rsidRDefault="00C73DAE">
            <w:r w:rsidRPr="00C73DAE">
              <w:t>0.261</w:t>
            </w:r>
          </w:p>
        </w:tc>
      </w:tr>
      <w:tr w:rsidR="003C3DDA" w:rsidRPr="00C73DAE" w14:paraId="7572A904" w14:textId="77777777">
        <w:trPr>
          <w:trHeight w:val="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2B4B60" w14:textId="77777777" w:rsidR="003C3DDA" w:rsidRPr="00C73DAE" w:rsidRDefault="00C73DAE">
            <w:r w:rsidRPr="00C73DAE">
              <w:t>Eveningness than morningnes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F79B6A" w14:textId="77777777" w:rsidR="003C3DDA" w:rsidRPr="00C73DAE" w:rsidRDefault="00C73DAE">
            <w:r w:rsidRPr="00C73DAE">
              <w:t>0.0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11D69A" w14:textId="77777777" w:rsidR="003C3DDA" w:rsidRPr="00C73DAE" w:rsidRDefault="00C73DAE">
            <w:r w:rsidRPr="00C73DAE">
              <w:t xml:space="preserve">1.06 </w:t>
            </w:r>
            <w:r w:rsidRPr="00C73DAE">
              <w:t>(0.97-1.14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62820C" w14:textId="77777777" w:rsidR="003C3DDA" w:rsidRPr="00C73DAE" w:rsidRDefault="00C73DAE">
            <w:r w:rsidRPr="00C73DAE">
              <w:t>0.180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23F7BA" w14:textId="77777777" w:rsidR="003C3DDA" w:rsidRPr="00C73DAE" w:rsidRDefault="003C3DDA"/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E36D97" w14:textId="77777777" w:rsidR="003C3DDA" w:rsidRPr="00C73DAE" w:rsidRDefault="00C73DAE">
            <w:r w:rsidRPr="00C73DAE">
              <w:t>0.0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F01D95" w14:textId="77777777" w:rsidR="003C3DDA" w:rsidRPr="00C73DAE" w:rsidRDefault="00C73DAE">
            <w:r w:rsidRPr="00C73DAE">
              <w:t>1.05 (0.97-1.14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ABD445" w14:textId="77777777" w:rsidR="003C3DDA" w:rsidRPr="00C73DAE" w:rsidRDefault="00C73DAE">
            <w:r w:rsidRPr="00C73DAE">
              <w:t>0.237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FB0732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5008D7" w14:textId="77777777" w:rsidR="003C3DDA" w:rsidRPr="00C73DAE" w:rsidRDefault="00C73DAE">
            <w:r w:rsidRPr="00C73DAE">
              <w:t>0.0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700DBA" w14:textId="77777777" w:rsidR="003C3DDA" w:rsidRPr="00C73DAE" w:rsidRDefault="00C73DAE">
            <w:r w:rsidRPr="00C73DAE">
              <w:t>1.07(0.98-1.16)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CB6871" w14:textId="77777777" w:rsidR="003C3DDA" w:rsidRPr="00C73DAE" w:rsidRDefault="00C73DAE">
            <w:r w:rsidRPr="00C73DAE">
              <w:t>0.119</w:t>
            </w:r>
          </w:p>
        </w:tc>
      </w:tr>
      <w:tr w:rsidR="003C3DDA" w:rsidRPr="00C73DAE" w14:paraId="35B29B65" w14:textId="77777777">
        <w:trPr>
          <w:trHeight w:val="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CAE2EE" w14:textId="77777777" w:rsidR="003C3DDA" w:rsidRPr="00C73DAE" w:rsidRDefault="00C73DAE">
            <w:r w:rsidRPr="00C73DAE">
              <w:t>Eveningnes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70B4A0" w14:textId="77777777" w:rsidR="003C3DDA" w:rsidRPr="00C73DAE" w:rsidRDefault="00C73DAE">
            <w:r w:rsidRPr="00C73DAE">
              <w:t>0.38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CE5B1B" w14:textId="77777777" w:rsidR="003C3DDA" w:rsidRPr="00C73DAE" w:rsidRDefault="00C73DAE">
            <w:r w:rsidRPr="00C73DAE">
              <w:t>1.46 (1.32-1.6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89F3BF" w14:textId="77777777" w:rsidR="003C3DDA" w:rsidRPr="00C73DAE" w:rsidRDefault="00C73DAE">
            <w:r w:rsidRPr="00C73DAE">
              <w:t>&lt;0.001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58D788" w14:textId="77777777" w:rsidR="003C3DDA" w:rsidRPr="00C73DAE" w:rsidRDefault="003C3DDA"/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513A85" w14:textId="77777777" w:rsidR="003C3DDA" w:rsidRPr="00C73DAE" w:rsidRDefault="00C73DAE">
            <w:r w:rsidRPr="00C73DAE">
              <w:t>0.3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3EF068" w14:textId="77777777" w:rsidR="003C3DDA" w:rsidRPr="00C73DAE" w:rsidRDefault="00C73DAE">
            <w:r w:rsidRPr="00C73DAE">
              <w:t>1.44 (1.30-1.5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99BBCB" w14:textId="77777777" w:rsidR="003C3DDA" w:rsidRPr="00C73DAE" w:rsidRDefault="00C73DAE">
            <w:r w:rsidRPr="00C73DAE">
              <w:t>&lt;0.001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C637E2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5AAA79" w14:textId="77777777" w:rsidR="003C3DDA" w:rsidRPr="00C73DAE" w:rsidRDefault="00C73DAE">
            <w:r w:rsidRPr="00C73DAE">
              <w:t>0.2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4AC7D5" w14:textId="77777777" w:rsidR="003C3DDA" w:rsidRPr="00C73DAE" w:rsidRDefault="00C73DAE">
            <w:r w:rsidRPr="00C73DAE">
              <w:t>1.22(1.10-1.36)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E13B74" w14:textId="77777777" w:rsidR="003C3DDA" w:rsidRPr="00C73DAE" w:rsidRDefault="00C73DAE">
            <w:r w:rsidRPr="00C73DAE">
              <w:t>&lt;0.001</w:t>
            </w:r>
          </w:p>
        </w:tc>
      </w:tr>
      <w:tr w:rsidR="003C3DDA" w:rsidRPr="00C73DAE" w14:paraId="556C0BB0" w14:textId="77777777">
        <w:trPr>
          <w:trHeight w:val="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004BC2" w14:textId="77777777" w:rsidR="003C3DDA" w:rsidRPr="00C73DAE" w:rsidRDefault="00C73DAE">
            <w:r w:rsidRPr="00C73DAE">
              <w:t>Sleep durati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6711B1" w14:textId="77777777" w:rsidR="003C3DDA" w:rsidRPr="00C73DAE" w:rsidRDefault="003C3DDA"/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1E8053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2DE5DD" w14:textId="77777777" w:rsidR="003C3DDA" w:rsidRPr="00C73DAE" w:rsidRDefault="003C3DDA"/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D836E9" w14:textId="77777777" w:rsidR="003C3DDA" w:rsidRPr="00C73DAE" w:rsidRDefault="003C3DDA"/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BF6A80" w14:textId="77777777" w:rsidR="003C3DDA" w:rsidRPr="00C73DAE" w:rsidRDefault="003C3DDA"/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6592E2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C0AE9D" w14:textId="77777777" w:rsidR="003C3DDA" w:rsidRPr="00C73DAE" w:rsidRDefault="003C3DDA"/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F76D96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34084F" w14:textId="77777777" w:rsidR="003C3DDA" w:rsidRPr="00C73DAE" w:rsidRDefault="003C3DDA"/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2F8FFF" w14:textId="77777777" w:rsidR="003C3DDA" w:rsidRPr="00C73DAE" w:rsidRDefault="003C3DDA"/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B4068C" w14:textId="77777777" w:rsidR="003C3DDA" w:rsidRPr="00C73DAE" w:rsidRDefault="003C3DDA"/>
        </w:tc>
      </w:tr>
      <w:tr w:rsidR="003C3DDA" w:rsidRPr="00C73DAE" w14:paraId="24F24C08" w14:textId="77777777">
        <w:trPr>
          <w:trHeight w:val="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094F2E" w14:textId="77777777" w:rsidR="003C3DDA" w:rsidRPr="00C73DAE" w:rsidRDefault="00C73DAE">
            <w:r w:rsidRPr="00C73DAE">
              <w:t>Normal (7-8 h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2F754C" w14:textId="77777777" w:rsidR="003C3DDA" w:rsidRPr="00C73DAE" w:rsidRDefault="00C73DAE">
            <w:r w:rsidRPr="00C73DAE">
              <w:t>REF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B3B96F" w14:textId="77777777" w:rsidR="003C3DDA" w:rsidRPr="00C73DAE" w:rsidRDefault="00C73DAE">
            <w:r w:rsidRPr="00C73DAE">
              <w:t>RE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DD7C1D" w14:textId="77777777" w:rsidR="003C3DDA" w:rsidRPr="00C73DAE" w:rsidRDefault="00C73DAE">
            <w:r w:rsidRPr="00C73DAE">
              <w:t>REF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EF457D" w14:textId="77777777" w:rsidR="003C3DDA" w:rsidRPr="00C73DAE" w:rsidRDefault="003C3DDA"/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49CE44" w14:textId="77777777" w:rsidR="003C3DDA" w:rsidRPr="00C73DAE" w:rsidRDefault="00C73DAE">
            <w:r w:rsidRPr="00C73DAE">
              <w:t>REF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7AB1EF" w14:textId="77777777" w:rsidR="003C3DDA" w:rsidRPr="00C73DAE" w:rsidRDefault="00C73DAE">
            <w:r w:rsidRPr="00C73DAE">
              <w:t>RE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09169C" w14:textId="77777777" w:rsidR="003C3DDA" w:rsidRPr="00C73DAE" w:rsidRDefault="00C73DAE">
            <w:r w:rsidRPr="00C73DAE">
              <w:t>REF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B54805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98D07D" w14:textId="77777777" w:rsidR="003C3DDA" w:rsidRPr="00C73DAE" w:rsidRDefault="00C73DAE">
            <w:r w:rsidRPr="00C73DAE">
              <w:t>REF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834219" w14:textId="77777777" w:rsidR="003C3DDA" w:rsidRPr="00C73DAE" w:rsidRDefault="00C73DAE">
            <w:r w:rsidRPr="00C73DAE">
              <w:t>REF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8B8822" w14:textId="77777777" w:rsidR="003C3DDA" w:rsidRPr="00C73DAE" w:rsidRDefault="00C73DAE">
            <w:r w:rsidRPr="00C73DAE">
              <w:t>REF</w:t>
            </w:r>
          </w:p>
        </w:tc>
      </w:tr>
      <w:tr w:rsidR="003C3DDA" w:rsidRPr="00C73DAE" w14:paraId="0DBE1731" w14:textId="77777777">
        <w:trPr>
          <w:trHeight w:val="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5B93E9" w14:textId="77777777" w:rsidR="003C3DDA" w:rsidRPr="00C73DAE" w:rsidRDefault="00C73DAE">
            <w:r w:rsidRPr="00C73DAE">
              <w:t>Short (</w:t>
            </w:r>
            <w:r w:rsidRPr="00C73DAE">
              <w:rPr>
                <w:rFonts w:hint="eastAsia"/>
              </w:rPr>
              <w:t>≤</w:t>
            </w:r>
            <w:r w:rsidRPr="00C73DAE">
              <w:t>6 h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465D04" w14:textId="77777777" w:rsidR="003C3DDA" w:rsidRPr="00C73DAE" w:rsidRDefault="00C73DAE">
            <w:r w:rsidRPr="00C73DAE">
              <w:t>0.5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6B103D" w14:textId="77777777" w:rsidR="003C3DDA" w:rsidRPr="00C73DAE" w:rsidRDefault="00C73DAE">
            <w:r w:rsidRPr="00C73DAE">
              <w:t>1.66 (1.55-1.77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5AA6F6" w14:textId="77777777" w:rsidR="003C3DDA" w:rsidRPr="00C73DAE" w:rsidRDefault="00C73DAE">
            <w:r w:rsidRPr="00C73DAE">
              <w:t>&lt;0.001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C40B0D" w14:textId="77777777" w:rsidR="003C3DDA" w:rsidRPr="00C73DAE" w:rsidRDefault="003C3DDA"/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E8C9D7" w14:textId="77777777" w:rsidR="003C3DDA" w:rsidRPr="00C73DAE" w:rsidRDefault="00C73DAE">
            <w:r w:rsidRPr="00C73DAE">
              <w:t>0.5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9407F6" w14:textId="77777777" w:rsidR="003C3DDA" w:rsidRPr="00C73DAE" w:rsidRDefault="00C73DAE">
            <w:r w:rsidRPr="00C73DAE">
              <w:t>1.64 (1.54-1.75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022D73" w14:textId="77777777" w:rsidR="003C3DDA" w:rsidRPr="00C73DAE" w:rsidRDefault="00C73DAE">
            <w:r w:rsidRPr="00C73DAE">
              <w:t>&lt;0.001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9680C1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D615D9" w14:textId="77777777" w:rsidR="003C3DDA" w:rsidRPr="00C73DAE" w:rsidRDefault="00C73DAE">
            <w:r w:rsidRPr="00C73DAE">
              <w:t>0.2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110657" w14:textId="77777777" w:rsidR="003C3DDA" w:rsidRPr="00C73DAE" w:rsidRDefault="00C73DAE">
            <w:r w:rsidRPr="00C73DAE">
              <w:t>1.27(1.19-1.36)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2D0FA5" w14:textId="77777777" w:rsidR="003C3DDA" w:rsidRPr="00C73DAE" w:rsidRDefault="00C73DAE">
            <w:r w:rsidRPr="00C73DAE">
              <w:t>&lt;0.001</w:t>
            </w:r>
          </w:p>
        </w:tc>
      </w:tr>
      <w:tr w:rsidR="003C3DDA" w:rsidRPr="00C73DAE" w14:paraId="17460803" w14:textId="77777777">
        <w:trPr>
          <w:trHeight w:val="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8C7C01" w14:textId="77777777" w:rsidR="003C3DDA" w:rsidRPr="00C73DAE" w:rsidRDefault="00C73DAE">
            <w:r w:rsidRPr="00C73DAE">
              <w:lastRenderedPageBreak/>
              <w:t>Long (</w:t>
            </w:r>
            <w:r w:rsidRPr="00C73DAE">
              <w:rPr>
                <w:rFonts w:hint="eastAsia"/>
              </w:rPr>
              <w:t>≥</w:t>
            </w:r>
            <w:r w:rsidRPr="00C73DAE">
              <w:t>9h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7E1DF6" w14:textId="77777777" w:rsidR="003C3DDA" w:rsidRPr="00C73DAE" w:rsidRDefault="00C73DAE">
            <w:r w:rsidRPr="00C73DAE">
              <w:t>0.67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5039E9" w14:textId="77777777" w:rsidR="003C3DDA" w:rsidRPr="00C73DAE" w:rsidRDefault="00C73DAE">
            <w:r w:rsidRPr="00C73DAE">
              <w:t>1.95 (1.78-2.14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CA8DC9" w14:textId="77777777" w:rsidR="003C3DDA" w:rsidRPr="00C73DAE" w:rsidRDefault="00C73DAE">
            <w:r w:rsidRPr="00C73DAE">
              <w:t>&lt;0.001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AE58AB" w14:textId="77777777" w:rsidR="003C3DDA" w:rsidRPr="00C73DAE" w:rsidRDefault="003C3DDA"/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8C93AE" w14:textId="77777777" w:rsidR="003C3DDA" w:rsidRPr="00C73DAE" w:rsidRDefault="00C73DAE">
            <w:r w:rsidRPr="00C73DAE">
              <w:t>0.69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0A41EB" w14:textId="77777777" w:rsidR="003C3DDA" w:rsidRPr="00C73DAE" w:rsidRDefault="00C73DAE">
            <w:r w:rsidRPr="00C73DAE">
              <w:t>1.99 (1.81-2.18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8FA7B1" w14:textId="77777777" w:rsidR="003C3DDA" w:rsidRPr="00C73DAE" w:rsidRDefault="00C73DAE">
            <w:r w:rsidRPr="00C73DAE">
              <w:t>&lt;0.001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210A8A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9E36C8" w14:textId="77777777" w:rsidR="003C3DDA" w:rsidRPr="00C73DAE" w:rsidRDefault="00C73DAE">
            <w:r w:rsidRPr="00C73DAE">
              <w:t>0.3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A89103" w14:textId="77777777" w:rsidR="003C3DDA" w:rsidRPr="00C73DAE" w:rsidRDefault="00C73DAE">
            <w:r w:rsidRPr="00C73DAE">
              <w:t>1.43(1.31-1.58)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D011C2" w14:textId="77777777" w:rsidR="003C3DDA" w:rsidRPr="00C73DAE" w:rsidRDefault="00C73DAE">
            <w:r w:rsidRPr="00C73DAE">
              <w:t>&lt;0.001</w:t>
            </w:r>
          </w:p>
        </w:tc>
      </w:tr>
      <w:tr w:rsidR="003C3DDA" w:rsidRPr="00C73DAE" w14:paraId="6F4D4873" w14:textId="77777777">
        <w:trPr>
          <w:trHeight w:val="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AE07F8" w14:textId="77777777" w:rsidR="003C3DDA" w:rsidRPr="00C73DAE" w:rsidRDefault="00C73DAE">
            <w:r w:rsidRPr="00C73DAE">
              <w:t>Insomni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74ADBA" w14:textId="77777777" w:rsidR="003C3DDA" w:rsidRPr="00C73DAE" w:rsidRDefault="003C3DDA"/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39A37E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41FA55" w14:textId="77777777" w:rsidR="003C3DDA" w:rsidRPr="00C73DAE" w:rsidRDefault="003C3DDA"/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2D5563" w14:textId="77777777" w:rsidR="003C3DDA" w:rsidRPr="00C73DAE" w:rsidRDefault="003C3DDA"/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318DE3" w14:textId="77777777" w:rsidR="003C3DDA" w:rsidRPr="00C73DAE" w:rsidRDefault="003C3DDA"/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1CE58D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9F32E1" w14:textId="77777777" w:rsidR="003C3DDA" w:rsidRPr="00C73DAE" w:rsidRDefault="003C3DDA"/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6FC7B7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4D997D" w14:textId="77777777" w:rsidR="003C3DDA" w:rsidRPr="00C73DAE" w:rsidRDefault="003C3DDA"/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061A5D" w14:textId="77777777" w:rsidR="003C3DDA" w:rsidRPr="00C73DAE" w:rsidRDefault="003C3DDA"/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2E4657" w14:textId="77777777" w:rsidR="003C3DDA" w:rsidRPr="00C73DAE" w:rsidRDefault="003C3DDA"/>
        </w:tc>
      </w:tr>
      <w:tr w:rsidR="003C3DDA" w:rsidRPr="00C73DAE" w14:paraId="1234B5AF" w14:textId="77777777">
        <w:trPr>
          <w:trHeight w:val="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E1639C" w14:textId="77777777" w:rsidR="003C3DDA" w:rsidRPr="00C73DAE" w:rsidRDefault="00C73DAE">
            <w:r w:rsidRPr="00C73DAE">
              <w:t>Never/rarely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B706A8" w14:textId="77777777" w:rsidR="003C3DDA" w:rsidRPr="00C73DAE" w:rsidRDefault="00C73DAE">
            <w:r w:rsidRPr="00C73DAE">
              <w:t>REF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870A3D" w14:textId="77777777" w:rsidR="003C3DDA" w:rsidRPr="00C73DAE" w:rsidRDefault="00C73DAE">
            <w:r w:rsidRPr="00C73DAE">
              <w:t>RE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A0A145" w14:textId="77777777" w:rsidR="003C3DDA" w:rsidRPr="00C73DAE" w:rsidRDefault="00C73DAE">
            <w:r w:rsidRPr="00C73DAE">
              <w:t>REF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57CF7A" w14:textId="77777777" w:rsidR="003C3DDA" w:rsidRPr="00C73DAE" w:rsidRDefault="003C3DDA"/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BF3518" w14:textId="77777777" w:rsidR="003C3DDA" w:rsidRPr="00C73DAE" w:rsidRDefault="00C73DAE">
            <w:r w:rsidRPr="00C73DAE">
              <w:t>REF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648EEB" w14:textId="77777777" w:rsidR="003C3DDA" w:rsidRPr="00C73DAE" w:rsidRDefault="00C73DAE">
            <w:r w:rsidRPr="00C73DAE">
              <w:t>RE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CBA5DD" w14:textId="77777777" w:rsidR="003C3DDA" w:rsidRPr="00C73DAE" w:rsidRDefault="00C73DAE">
            <w:r w:rsidRPr="00C73DAE">
              <w:t>REF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A6D69F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84423E" w14:textId="77777777" w:rsidR="003C3DDA" w:rsidRPr="00C73DAE" w:rsidRDefault="00C73DAE">
            <w:r w:rsidRPr="00C73DAE">
              <w:t>REF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EE0C02" w14:textId="77777777" w:rsidR="003C3DDA" w:rsidRPr="00C73DAE" w:rsidRDefault="00C73DAE">
            <w:r w:rsidRPr="00C73DAE">
              <w:t>REF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4F6724" w14:textId="77777777" w:rsidR="003C3DDA" w:rsidRPr="00C73DAE" w:rsidRDefault="00C73DAE">
            <w:r w:rsidRPr="00C73DAE">
              <w:t>REF</w:t>
            </w:r>
          </w:p>
        </w:tc>
      </w:tr>
      <w:tr w:rsidR="003C3DDA" w:rsidRPr="00C73DAE" w14:paraId="2A6ED7C9" w14:textId="77777777">
        <w:trPr>
          <w:trHeight w:val="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2AB9BE" w14:textId="77777777" w:rsidR="003C3DDA" w:rsidRPr="00C73DAE" w:rsidRDefault="00C73DAE">
            <w:r w:rsidRPr="00C73DAE">
              <w:t>Sometime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246639" w14:textId="77777777" w:rsidR="003C3DDA" w:rsidRPr="00C73DAE" w:rsidRDefault="00C73DAE">
            <w:r w:rsidRPr="00C73DAE">
              <w:t>-0.0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725506" w14:textId="77777777" w:rsidR="003C3DDA" w:rsidRPr="00C73DAE" w:rsidRDefault="00C73DAE">
            <w:r w:rsidRPr="00C73DAE">
              <w:t>0.98 (0.90-1.0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34A97C" w14:textId="77777777" w:rsidR="003C3DDA" w:rsidRPr="00C73DAE" w:rsidRDefault="00C73DAE">
            <w:r w:rsidRPr="00C73DAE">
              <w:t>0.546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56EB69" w14:textId="77777777" w:rsidR="003C3DDA" w:rsidRPr="00C73DAE" w:rsidRDefault="003C3DDA"/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92149A" w14:textId="77777777" w:rsidR="003C3DDA" w:rsidRPr="00C73DAE" w:rsidRDefault="00C73DAE">
            <w:r w:rsidRPr="00C73DAE">
              <w:t>0.1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2D42B9" w14:textId="77777777" w:rsidR="003C3DDA" w:rsidRPr="00C73DAE" w:rsidRDefault="00C73DAE">
            <w:r w:rsidRPr="00C73DAE">
              <w:t>1.11 (1.02-1.20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656077" w14:textId="77777777" w:rsidR="003C3DDA" w:rsidRPr="00C73DAE" w:rsidRDefault="00C73DAE">
            <w:r w:rsidRPr="00C73DAE">
              <w:t>0.013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3283FB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FE0A5A" w14:textId="77777777" w:rsidR="003C3DDA" w:rsidRPr="00C73DAE" w:rsidRDefault="00C73DAE">
            <w:r w:rsidRPr="00C73DAE">
              <w:t>0.0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DFF430" w14:textId="77777777" w:rsidR="003C3DDA" w:rsidRPr="00C73DAE" w:rsidRDefault="00C73DAE">
            <w:r w:rsidRPr="00C73DAE">
              <w:t>1.00(0.92-1.08)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A7B8F1" w14:textId="77777777" w:rsidR="003C3DDA" w:rsidRPr="00C73DAE" w:rsidRDefault="00C73DAE">
            <w:r w:rsidRPr="00C73DAE">
              <w:t>0.988</w:t>
            </w:r>
          </w:p>
        </w:tc>
      </w:tr>
      <w:tr w:rsidR="003C3DDA" w:rsidRPr="00C73DAE" w14:paraId="4DF6C506" w14:textId="77777777">
        <w:trPr>
          <w:trHeight w:val="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58F283" w14:textId="77777777" w:rsidR="003C3DDA" w:rsidRPr="00C73DAE" w:rsidRDefault="00C73DAE">
            <w:r w:rsidRPr="00C73DAE">
              <w:t>Usually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5C8A24" w14:textId="77777777" w:rsidR="003C3DDA" w:rsidRPr="00C73DAE" w:rsidRDefault="00C73DAE">
            <w:r w:rsidRPr="00C73DAE">
              <w:t>0.58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2C7F56" w14:textId="77777777" w:rsidR="003C3DDA" w:rsidRPr="00C73DAE" w:rsidRDefault="00C73DAE">
            <w:r w:rsidRPr="00C73DAE">
              <w:t>1.78 (1.65-1.93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1DF489" w14:textId="77777777" w:rsidR="003C3DDA" w:rsidRPr="00C73DAE" w:rsidRDefault="00C73DAE">
            <w:r w:rsidRPr="00C73DAE">
              <w:t>&lt;0.001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3B13FE" w14:textId="77777777" w:rsidR="003C3DDA" w:rsidRPr="00C73DAE" w:rsidRDefault="003C3DDA"/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7AEA84" w14:textId="77777777" w:rsidR="003C3DDA" w:rsidRPr="00C73DAE" w:rsidRDefault="00C73DAE">
            <w:r w:rsidRPr="00C73DAE">
              <w:t>0.7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838B85" w14:textId="77777777" w:rsidR="003C3DDA" w:rsidRPr="00C73DAE" w:rsidRDefault="00C73DAE">
            <w:r w:rsidRPr="00C73DAE">
              <w:t>2.14 (1.97-2.31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8C1E52" w14:textId="77777777" w:rsidR="003C3DDA" w:rsidRPr="00C73DAE" w:rsidRDefault="00C73DAE">
            <w:r w:rsidRPr="00C73DAE">
              <w:t>&lt;0.001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7401AF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7184DF" w14:textId="77777777" w:rsidR="003C3DDA" w:rsidRPr="00C73DAE" w:rsidRDefault="00C73DAE">
            <w:r w:rsidRPr="00C73DAE">
              <w:t>0.4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0320E0" w14:textId="77777777" w:rsidR="003C3DDA" w:rsidRPr="00C73DAE" w:rsidRDefault="00C73DAE">
            <w:r w:rsidRPr="00C73DAE">
              <w:t>1.53(1.41-1.66)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10FE40" w14:textId="77777777" w:rsidR="003C3DDA" w:rsidRPr="00C73DAE" w:rsidRDefault="00C73DAE">
            <w:r w:rsidRPr="00C73DAE">
              <w:t>&lt;0.001</w:t>
            </w:r>
          </w:p>
        </w:tc>
      </w:tr>
      <w:tr w:rsidR="003C3DDA" w:rsidRPr="00C73DAE" w14:paraId="730EB253" w14:textId="77777777">
        <w:trPr>
          <w:trHeight w:val="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F166FA" w14:textId="77777777" w:rsidR="003C3DDA" w:rsidRPr="00C73DAE" w:rsidRDefault="00C73DAE">
            <w:r w:rsidRPr="00C73DAE">
              <w:t>Snoring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083898" w14:textId="77777777" w:rsidR="003C3DDA" w:rsidRPr="00C73DAE" w:rsidRDefault="003C3DDA"/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700CC3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A6841B" w14:textId="77777777" w:rsidR="003C3DDA" w:rsidRPr="00C73DAE" w:rsidRDefault="003C3DDA"/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26F5F9" w14:textId="77777777" w:rsidR="003C3DDA" w:rsidRPr="00C73DAE" w:rsidRDefault="003C3DDA"/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B7162B" w14:textId="77777777" w:rsidR="003C3DDA" w:rsidRPr="00C73DAE" w:rsidRDefault="003C3DDA"/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DA38C1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C00261" w14:textId="77777777" w:rsidR="003C3DDA" w:rsidRPr="00C73DAE" w:rsidRDefault="003C3DDA"/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281AE8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9CFDAF" w14:textId="77777777" w:rsidR="003C3DDA" w:rsidRPr="00C73DAE" w:rsidRDefault="003C3DDA"/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BD26BF" w14:textId="77777777" w:rsidR="003C3DDA" w:rsidRPr="00C73DAE" w:rsidRDefault="003C3DDA"/>
        </w:tc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84571C" w14:textId="77777777" w:rsidR="003C3DDA" w:rsidRPr="00C73DAE" w:rsidRDefault="003C3DDA"/>
        </w:tc>
      </w:tr>
      <w:tr w:rsidR="003C3DDA" w:rsidRPr="00C73DAE" w14:paraId="28108152" w14:textId="77777777">
        <w:trPr>
          <w:trHeight w:val="20"/>
        </w:trPr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5DBFC3D" w14:textId="77777777" w:rsidR="003C3DDA" w:rsidRPr="00C73DAE" w:rsidRDefault="00C73DAE">
            <w:r w:rsidRPr="00C73DAE">
              <w:t>No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3685ACC" w14:textId="77777777" w:rsidR="003C3DDA" w:rsidRPr="00C73DAE" w:rsidRDefault="00C73DAE">
            <w:r w:rsidRPr="00C73DAE">
              <w:t>REF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5700526" w14:textId="77777777" w:rsidR="003C3DDA" w:rsidRPr="00C73DAE" w:rsidRDefault="00C73DAE">
            <w:r w:rsidRPr="00C73DAE">
              <w:t>REF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5824FC1" w14:textId="77777777" w:rsidR="003C3DDA" w:rsidRPr="00C73DAE" w:rsidRDefault="00C73DAE">
            <w:r w:rsidRPr="00C73DAE">
              <w:t>REF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33A8DDC" w14:textId="77777777" w:rsidR="003C3DDA" w:rsidRPr="00C73DAE" w:rsidRDefault="003C3DDA"/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860F662" w14:textId="77777777" w:rsidR="003C3DDA" w:rsidRPr="00C73DAE" w:rsidRDefault="00C73DAE">
            <w:r w:rsidRPr="00C73DAE">
              <w:t>REF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AD8CFB0" w14:textId="77777777" w:rsidR="003C3DDA" w:rsidRPr="00C73DAE" w:rsidRDefault="00C73DAE">
            <w:r w:rsidRPr="00C73DAE">
              <w:t>REF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AA474B8" w14:textId="77777777" w:rsidR="003C3DDA" w:rsidRPr="00C73DAE" w:rsidRDefault="00C73DAE">
            <w:r w:rsidRPr="00C73DAE">
              <w:t>REF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21E9242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9DDB889" w14:textId="77777777" w:rsidR="003C3DDA" w:rsidRPr="00C73DAE" w:rsidRDefault="00C73DAE">
            <w:r w:rsidRPr="00C73DAE">
              <w:t>REF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9FD08FC" w14:textId="77777777" w:rsidR="003C3DDA" w:rsidRPr="00C73DAE" w:rsidRDefault="00C73DAE">
            <w:r w:rsidRPr="00C73DAE">
              <w:t>REF</w:t>
            </w:r>
          </w:p>
        </w:tc>
        <w:tc>
          <w:tcPr>
            <w:tcW w:w="108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B4E5B47" w14:textId="77777777" w:rsidR="003C3DDA" w:rsidRPr="00C73DAE" w:rsidRDefault="00C73DAE">
            <w:r w:rsidRPr="00C73DAE">
              <w:t>REF</w:t>
            </w:r>
          </w:p>
        </w:tc>
      </w:tr>
      <w:tr w:rsidR="003C3DDA" w:rsidRPr="00C73DAE" w14:paraId="779C7542" w14:textId="77777777">
        <w:trPr>
          <w:trHeight w:val="20"/>
        </w:trPr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C3DE80E" w14:textId="77777777" w:rsidR="003C3DDA" w:rsidRPr="00C73DAE" w:rsidRDefault="00C73DAE">
            <w:r w:rsidRPr="00C73DAE">
              <w:t>Yes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DFC1C95" w14:textId="77777777" w:rsidR="003C3DDA" w:rsidRPr="00C73DAE" w:rsidRDefault="00C73DAE">
            <w:r w:rsidRPr="00C73DAE">
              <w:t>1.57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BE13C26" w14:textId="77777777" w:rsidR="003C3DDA" w:rsidRPr="00C73DAE" w:rsidRDefault="00C73DAE">
            <w:r w:rsidRPr="00C73DAE">
              <w:t>4.79 (4.48-5.12)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ACD443D" w14:textId="77777777" w:rsidR="003C3DDA" w:rsidRPr="00C73DAE" w:rsidRDefault="00C73DAE">
            <w:r w:rsidRPr="00C73DAE">
              <w:t>&lt;0.001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FBFA81C" w14:textId="77777777" w:rsidR="003C3DDA" w:rsidRPr="00C73DAE" w:rsidRDefault="003C3DDA"/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6A10CBF" w14:textId="77777777" w:rsidR="003C3DDA" w:rsidRPr="00C73DAE" w:rsidRDefault="00C73DAE">
            <w:r w:rsidRPr="00C73DAE">
              <w:t>1.43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B72B54F" w14:textId="77777777" w:rsidR="003C3DDA" w:rsidRPr="00C73DAE" w:rsidRDefault="00C73DAE">
            <w:r w:rsidRPr="00C73DAE">
              <w:t>4.19 (3.91-4.48)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AA25AD6" w14:textId="77777777" w:rsidR="003C3DDA" w:rsidRPr="00C73DAE" w:rsidRDefault="00C73DAE">
            <w:r w:rsidRPr="00C73DAE">
              <w:t>&lt;0.001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18393FF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FD13F5B" w14:textId="77777777" w:rsidR="003C3DDA" w:rsidRPr="00C73DAE" w:rsidRDefault="00C73DAE">
            <w:r w:rsidRPr="00C73DAE">
              <w:t>1.08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97855DD" w14:textId="77777777" w:rsidR="003C3DDA" w:rsidRPr="00C73DAE" w:rsidRDefault="00C73DAE">
            <w:r w:rsidRPr="00C73DAE">
              <w:t>2.95(2.76-3.16)</w:t>
            </w:r>
          </w:p>
        </w:tc>
        <w:tc>
          <w:tcPr>
            <w:tcW w:w="108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882A90E" w14:textId="77777777" w:rsidR="003C3DDA" w:rsidRPr="00C73DAE" w:rsidRDefault="00C73DAE">
            <w:r w:rsidRPr="00C73DAE">
              <w:t>&lt;0.001</w:t>
            </w:r>
          </w:p>
        </w:tc>
      </w:tr>
      <w:tr w:rsidR="003C3DDA" w:rsidRPr="00C73DAE" w14:paraId="5C74A018" w14:textId="77777777">
        <w:trPr>
          <w:trHeight w:val="20"/>
        </w:trPr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84B4E2D" w14:textId="77777777" w:rsidR="003C3DDA" w:rsidRPr="00C73DAE" w:rsidRDefault="00C73DAE">
            <w:r w:rsidRPr="00C73DAE">
              <w:t>Excessive daytime sleepiness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C02EF17" w14:textId="77777777" w:rsidR="003C3DDA" w:rsidRPr="00C73DAE" w:rsidRDefault="003C3DDA"/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79AF78E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F17F740" w14:textId="77777777" w:rsidR="003C3DDA" w:rsidRPr="00C73DAE" w:rsidRDefault="003C3DDA"/>
        </w:tc>
        <w:tc>
          <w:tcPr>
            <w:tcW w:w="2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57524F9" w14:textId="77777777" w:rsidR="003C3DDA" w:rsidRPr="00C73DAE" w:rsidRDefault="003C3DDA"/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A182C50" w14:textId="77777777" w:rsidR="003C3DDA" w:rsidRPr="00C73DAE" w:rsidRDefault="003C3DDA"/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C68DA52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D8C4CC8" w14:textId="77777777" w:rsidR="003C3DDA" w:rsidRPr="00C73DAE" w:rsidRDefault="003C3DDA"/>
        </w:tc>
        <w:tc>
          <w:tcPr>
            <w:tcW w:w="2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A6AA26D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7E5D630" w14:textId="77777777" w:rsidR="003C3DDA" w:rsidRPr="00C73DAE" w:rsidRDefault="003C3DDA"/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756B7D2" w14:textId="77777777" w:rsidR="003C3DDA" w:rsidRPr="00C73DAE" w:rsidRDefault="003C3DDA"/>
        </w:tc>
        <w:tc>
          <w:tcPr>
            <w:tcW w:w="108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4D6B89A" w14:textId="77777777" w:rsidR="003C3DDA" w:rsidRPr="00C73DAE" w:rsidRDefault="003C3DDA"/>
        </w:tc>
      </w:tr>
      <w:tr w:rsidR="003C3DDA" w:rsidRPr="00C73DAE" w14:paraId="1744F589" w14:textId="77777777">
        <w:trPr>
          <w:trHeight w:val="20"/>
        </w:trPr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12EA2BF" w14:textId="77777777" w:rsidR="003C3DDA" w:rsidRPr="00C73DAE" w:rsidRDefault="00C73DAE">
            <w:r w:rsidRPr="00C73DAE">
              <w:t>Never/rarely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5262DAF" w14:textId="77777777" w:rsidR="003C3DDA" w:rsidRPr="00C73DAE" w:rsidRDefault="00C73DAE">
            <w:r w:rsidRPr="00C73DAE">
              <w:t>REF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4B38A89" w14:textId="77777777" w:rsidR="003C3DDA" w:rsidRPr="00C73DAE" w:rsidRDefault="00C73DAE">
            <w:r w:rsidRPr="00C73DAE">
              <w:t>REF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6D687CF" w14:textId="77777777" w:rsidR="003C3DDA" w:rsidRPr="00C73DAE" w:rsidRDefault="00C73DAE">
            <w:r w:rsidRPr="00C73DAE">
              <w:t>REF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F24C219" w14:textId="77777777" w:rsidR="003C3DDA" w:rsidRPr="00C73DAE" w:rsidRDefault="003C3DDA"/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037383C" w14:textId="77777777" w:rsidR="003C3DDA" w:rsidRPr="00C73DAE" w:rsidRDefault="00C73DAE">
            <w:r w:rsidRPr="00C73DAE">
              <w:t>REF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1753914" w14:textId="77777777" w:rsidR="003C3DDA" w:rsidRPr="00C73DAE" w:rsidRDefault="00C73DAE">
            <w:r w:rsidRPr="00C73DAE">
              <w:t>REF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91B81AA" w14:textId="77777777" w:rsidR="003C3DDA" w:rsidRPr="00C73DAE" w:rsidRDefault="00C73DAE">
            <w:r w:rsidRPr="00C73DAE">
              <w:t>REF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F4A48F4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FDD6539" w14:textId="77777777" w:rsidR="003C3DDA" w:rsidRPr="00C73DAE" w:rsidRDefault="00C73DAE">
            <w:r w:rsidRPr="00C73DAE">
              <w:t>REF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B811878" w14:textId="77777777" w:rsidR="003C3DDA" w:rsidRPr="00C73DAE" w:rsidRDefault="00C73DAE">
            <w:r w:rsidRPr="00C73DAE">
              <w:t>REF</w:t>
            </w:r>
          </w:p>
        </w:tc>
        <w:tc>
          <w:tcPr>
            <w:tcW w:w="108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294887E" w14:textId="77777777" w:rsidR="003C3DDA" w:rsidRPr="00C73DAE" w:rsidRDefault="00C73DAE">
            <w:r w:rsidRPr="00C73DAE">
              <w:t>REF</w:t>
            </w:r>
          </w:p>
        </w:tc>
      </w:tr>
      <w:tr w:rsidR="003C3DDA" w:rsidRPr="00C73DAE" w14:paraId="229E92C3" w14:textId="77777777">
        <w:trPr>
          <w:trHeight w:val="20"/>
        </w:trPr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B8C3F3F" w14:textId="77777777" w:rsidR="003C3DDA" w:rsidRPr="00C73DAE" w:rsidRDefault="00C73DAE">
            <w:r w:rsidRPr="00C73DAE">
              <w:t>Sometimes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E632063" w14:textId="77777777" w:rsidR="003C3DDA" w:rsidRPr="00C73DAE" w:rsidRDefault="00C73DAE">
            <w:r w:rsidRPr="00C73DAE">
              <w:t>0.82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BDE6144" w14:textId="77777777" w:rsidR="003C3DDA" w:rsidRPr="00C73DAE" w:rsidRDefault="00C73DAE">
            <w:r w:rsidRPr="00C73DAE">
              <w:t xml:space="preserve">2.26 </w:t>
            </w:r>
            <w:r w:rsidRPr="00C73DAE">
              <w:t>(2.12-2.41)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D462560" w14:textId="77777777" w:rsidR="003C3DDA" w:rsidRPr="00C73DAE" w:rsidRDefault="00C73DAE">
            <w:r w:rsidRPr="00C73DAE">
              <w:t>&lt;0.001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714AC24" w14:textId="77777777" w:rsidR="003C3DDA" w:rsidRPr="00C73DAE" w:rsidRDefault="003C3DDA"/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F1CB9DD" w14:textId="77777777" w:rsidR="003C3DDA" w:rsidRPr="00C73DAE" w:rsidRDefault="00C73DAE">
            <w:r w:rsidRPr="00C73DAE">
              <w:t>0.78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C135CDB" w14:textId="77777777" w:rsidR="003C3DDA" w:rsidRPr="00C73DAE" w:rsidRDefault="00C73DAE">
            <w:r w:rsidRPr="00C73DAE">
              <w:t>2.19 (2.06-2.34)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DDE03EA" w14:textId="77777777" w:rsidR="003C3DDA" w:rsidRPr="00C73DAE" w:rsidRDefault="00C73DAE">
            <w:r w:rsidRPr="00C73DAE">
              <w:t>&lt;0.001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949175A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411AE62" w14:textId="77777777" w:rsidR="003C3DDA" w:rsidRPr="00C73DAE" w:rsidRDefault="00C73DAE">
            <w:r w:rsidRPr="00C73DAE">
              <w:t>0.58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55BEBDF" w14:textId="77777777" w:rsidR="003C3DDA" w:rsidRPr="00C73DAE" w:rsidRDefault="00C73DAE">
            <w:r w:rsidRPr="00C73DAE">
              <w:t>1.79(1.68-1.91)</w:t>
            </w:r>
          </w:p>
        </w:tc>
        <w:tc>
          <w:tcPr>
            <w:tcW w:w="108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274B709" w14:textId="77777777" w:rsidR="003C3DDA" w:rsidRPr="00C73DAE" w:rsidRDefault="00C73DAE">
            <w:r w:rsidRPr="00C73DAE">
              <w:t>&lt;0.001</w:t>
            </w:r>
          </w:p>
        </w:tc>
      </w:tr>
      <w:tr w:rsidR="003C3DDA" w:rsidRPr="00C73DAE" w14:paraId="3D02BFC4" w14:textId="77777777">
        <w:trPr>
          <w:trHeight w:val="20"/>
        </w:trPr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871090C" w14:textId="77777777" w:rsidR="003C3DDA" w:rsidRPr="00C73DAE" w:rsidRDefault="00C73DAE">
            <w:r w:rsidRPr="00C73DAE">
              <w:t>Often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374F2C4" w14:textId="77777777" w:rsidR="003C3DDA" w:rsidRPr="00C73DAE" w:rsidRDefault="00C73DAE">
            <w:r w:rsidRPr="00C73DAE">
              <w:t>1.82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8922824" w14:textId="77777777" w:rsidR="003C3DDA" w:rsidRPr="00C73DAE" w:rsidRDefault="00C73DAE">
            <w:r w:rsidRPr="00C73DAE">
              <w:t>6.16 (5.60-6.79)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A1AA5E0" w14:textId="77777777" w:rsidR="003C3DDA" w:rsidRPr="00C73DAE" w:rsidRDefault="00C73DAE">
            <w:r w:rsidRPr="00C73DAE">
              <w:t>&lt;0.001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B5A5014" w14:textId="77777777" w:rsidR="003C3DDA" w:rsidRPr="00C73DAE" w:rsidRDefault="003C3DDA"/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2BED09A" w14:textId="77777777" w:rsidR="003C3DDA" w:rsidRPr="00C73DAE" w:rsidRDefault="00C73DAE">
            <w:r w:rsidRPr="00C73DAE">
              <w:t>1.78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D558CC5" w14:textId="77777777" w:rsidR="003C3DDA" w:rsidRPr="00C73DAE" w:rsidRDefault="00C73DAE">
            <w:r w:rsidRPr="00C73DAE">
              <w:t>5.94 (5.39-6.54)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6063FD3" w14:textId="77777777" w:rsidR="003C3DDA" w:rsidRPr="00C73DAE" w:rsidRDefault="00C73DAE">
            <w:r w:rsidRPr="00C73DAE">
              <w:t>&lt;0.001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8CB6ED2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F676115" w14:textId="77777777" w:rsidR="003C3DDA" w:rsidRPr="00C73DAE" w:rsidRDefault="00C73DAE">
            <w:r w:rsidRPr="00C73DAE">
              <w:t>1.28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C042099" w14:textId="77777777" w:rsidR="003C3DDA" w:rsidRPr="00C73DAE" w:rsidRDefault="00C73DAE">
            <w:r w:rsidRPr="00C73DAE">
              <w:t>3.61(3.27-3.98)</w:t>
            </w:r>
          </w:p>
        </w:tc>
        <w:tc>
          <w:tcPr>
            <w:tcW w:w="108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5634960" w14:textId="77777777" w:rsidR="003C3DDA" w:rsidRPr="00C73DAE" w:rsidRDefault="00C73DAE">
            <w:r w:rsidRPr="00C73DAE">
              <w:t>&lt;0.001</w:t>
            </w:r>
          </w:p>
        </w:tc>
      </w:tr>
      <w:tr w:rsidR="003C3DDA" w:rsidRPr="00C73DAE" w14:paraId="6A62C127" w14:textId="77777777">
        <w:trPr>
          <w:trHeight w:val="20"/>
        </w:trPr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D839E84" w14:textId="77777777" w:rsidR="003C3DDA" w:rsidRPr="00C73DAE" w:rsidRDefault="00C73DAE">
            <w:r w:rsidRPr="00C73DAE">
              <w:lastRenderedPageBreak/>
              <w:t>All the time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D64FF67" w14:textId="77777777" w:rsidR="003C3DDA" w:rsidRPr="00C73DAE" w:rsidRDefault="00C73DAE">
            <w:r w:rsidRPr="00C73DAE">
              <w:t>2.14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6A6D6E8" w14:textId="77777777" w:rsidR="003C3DDA" w:rsidRPr="00C73DAE" w:rsidRDefault="00C73DAE">
            <w:r w:rsidRPr="00C73DAE">
              <w:t>8.52 (1.20-60.52)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98F3682" w14:textId="77777777" w:rsidR="003C3DDA" w:rsidRPr="00C73DAE" w:rsidRDefault="00C73DAE">
            <w:r w:rsidRPr="00C73DAE">
              <w:t>0.032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62AE3DB" w14:textId="77777777" w:rsidR="003C3DDA" w:rsidRPr="00C73DAE" w:rsidRDefault="003C3DDA"/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6741F1A" w14:textId="77777777" w:rsidR="003C3DDA" w:rsidRPr="00C73DAE" w:rsidRDefault="00C73DAE">
            <w:r w:rsidRPr="00C73DAE">
              <w:t>2.05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FD9FA6B" w14:textId="77777777" w:rsidR="003C3DDA" w:rsidRPr="00C73DAE" w:rsidRDefault="00C73DAE">
            <w:r w:rsidRPr="00C73DAE">
              <w:t>7.8 (1.10-55.40)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868A9C6" w14:textId="77777777" w:rsidR="003C3DDA" w:rsidRPr="00C73DAE" w:rsidRDefault="00C73DAE">
            <w:r w:rsidRPr="00C73DAE">
              <w:t>0.040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245CEAB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B1669BC" w14:textId="77777777" w:rsidR="003C3DDA" w:rsidRPr="00C73DAE" w:rsidRDefault="00C73DAE">
            <w:r w:rsidRPr="00C73DAE">
              <w:t>1.42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5E3358E" w14:textId="77777777" w:rsidR="003C3DDA" w:rsidRPr="00C73DAE" w:rsidRDefault="00C73DAE">
            <w:r w:rsidRPr="00C73DAE">
              <w:t>4.12(0.58-29.31)</w:t>
            </w:r>
          </w:p>
        </w:tc>
        <w:tc>
          <w:tcPr>
            <w:tcW w:w="108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88A3D68" w14:textId="77777777" w:rsidR="003C3DDA" w:rsidRPr="00C73DAE" w:rsidRDefault="00C73DAE">
            <w:r w:rsidRPr="00C73DAE">
              <w:t>0.157</w:t>
            </w:r>
          </w:p>
        </w:tc>
      </w:tr>
      <w:tr w:rsidR="003C3DDA" w:rsidRPr="00C73DAE" w14:paraId="563EC7B1" w14:textId="77777777">
        <w:trPr>
          <w:trHeight w:val="20"/>
        </w:trPr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998F777" w14:textId="77777777" w:rsidR="003C3DDA" w:rsidRPr="00C73DAE" w:rsidRDefault="00C73DAE">
            <w:r w:rsidRPr="00C73DAE">
              <w:t>Getting up in morning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C5A8B90" w14:textId="77777777" w:rsidR="003C3DDA" w:rsidRPr="00C73DAE" w:rsidRDefault="003C3DDA"/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8A8EC67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3820421" w14:textId="77777777" w:rsidR="003C3DDA" w:rsidRPr="00C73DAE" w:rsidRDefault="003C3DDA"/>
        </w:tc>
        <w:tc>
          <w:tcPr>
            <w:tcW w:w="2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DE56896" w14:textId="77777777" w:rsidR="003C3DDA" w:rsidRPr="00C73DAE" w:rsidRDefault="003C3DDA"/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4EA3369" w14:textId="77777777" w:rsidR="003C3DDA" w:rsidRPr="00C73DAE" w:rsidRDefault="003C3DDA"/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7C312B7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1B1F2F0" w14:textId="77777777" w:rsidR="003C3DDA" w:rsidRPr="00C73DAE" w:rsidRDefault="003C3DDA"/>
        </w:tc>
        <w:tc>
          <w:tcPr>
            <w:tcW w:w="2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2C1AFB6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B7EC0BE" w14:textId="77777777" w:rsidR="003C3DDA" w:rsidRPr="00C73DAE" w:rsidRDefault="003C3DDA"/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8B51AE2" w14:textId="77777777" w:rsidR="003C3DDA" w:rsidRPr="00C73DAE" w:rsidRDefault="003C3DDA"/>
        </w:tc>
        <w:tc>
          <w:tcPr>
            <w:tcW w:w="108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6D50C1F" w14:textId="77777777" w:rsidR="003C3DDA" w:rsidRPr="00C73DAE" w:rsidRDefault="003C3DDA"/>
        </w:tc>
      </w:tr>
      <w:tr w:rsidR="003C3DDA" w:rsidRPr="00C73DAE" w14:paraId="4315A79E" w14:textId="77777777">
        <w:trPr>
          <w:trHeight w:val="20"/>
        </w:trPr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17FC79D" w14:textId="77777777" w:rsidR="003C3DDA" w:rsidRPr="00C73DAE" w:rsidRDefault="00C73DAE">
            <w:r w:rsidRPr="00C73DAE">
              <w:t>Very easy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E19A49B" w14:textId="77777777" w:rsidR="003C3DDA" w:rsidRPr="00C73DAE" w:rsidRDefault="00C73DAE">
            <w:r w:rsidRPr="00C73DAE">
              <w:t>REF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8CCAE98" w14:textId="77777777" w:rsidR="003C3DDA" w:rsidRPr="00C73DAE" w:rsidRDefault="00C73DAE">
            <w:r w:rsidRPr="00C73DAE">
              <w:t>REF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F52C05A" w14:textId="77777777" w:rsidR="003C3DDA" w:rsidRPr="00C73DAE" w:rsidRDefault="00C73DAE">
            <w:r w:rsidRPr="00C73DAE">
              <w:t>REF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4AA334F" w14:textId="77777777" w:rsidR="003C3DDA" w:rsidRPr="00C73DAE" w:rsidRDefault="003C3DDA"/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07F25DB" w14:textId="77777777" w:rsidR="003C3DDA" w:rsidRPr="00C73DAE" w:rsidRDefault="00C73DAE">
            <w:r w:rsidRPr="00C73DAE">
              <w:t>REF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8DC1954" w14:textId="77777777" w:rsidR="003C3DDA" w:rsidRPr="00C73DAE" w:rsidRDefault="00C73DAE">
            <w:r w:rsidRPr="00C73DAE">
              <w:t>REF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EC46C07" w14:textId="77777777" w:rsidR="003C3DDA" w:rsidRPr="00C73DAE" w:rsidRDefault="00C73DAE">
            <w:r w:rsidRPr="00C73DAE">
              <w:t>REF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0713171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182A147" w14:textId="77777777" w:rsidR="003C3DDA" w:rsidRPr="00C73DAE" w:rsidRDefault="00C73DAE">
            <w:r w:rsidRPr="00C73DAE">
              <w:t>REF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B7209D8" w14:textId="77777777" w:rsidR="003C3DDA" w:rsidRPr="00C73DAE" w:rsidRDefault="00C73DAE">
            <w:r w:rsidRPr="00C73DAE">
              <w:t>REF</w:t>
            </w:r>
          </w:p>
        </w:tc>
        <w:tc>
          <w:tcPr>
            <w:tcW w:w="108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0F0706C" w14:textId="77777777" w:rsidR="003C3DDA" w:rsidRPr="00C73DAE" w:rsidRDefault="00C73DAE">
            <w:r w:rsidRPr="00C73DAE">
              <w:t>REF</w:t>
            </w:r>
          </w:p>
        </w:tc>
      </w:tr>
      <w:tr w:rsidR="003C3DDA" w:rsidRPr="00C73DAE" w14:paraId="5567E760" w14:textId="77777777">
        <w:trPr>
          <w:trHeight w:val="20"/>
        </w:trPr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0CC1DB5" w14:textId="77777777" w:rsidR="003C3DDA" w:rsidRPr="00C73DAE" w:rsidRDefault="00C73DAE">
            <w:r w:rsidRPr="00C73DAE">
              <w:t>Not at all easy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19C8345" w14:textId="77777777" w:rsidR="003C3DDA" w:rsidRPr="00C73DAE" w:rsidRDefault="00C73DAE">
            <w:r w:rsidRPr="00C73DAE">
              <w:t>0.97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C64B1BB" w14:textId="77777777" w:rsidR="003C3DDA" w:rsidRPr="00C73DAE" w:rsidRDefault="00C73DAE">
            <w:r w:rsidRPr="00C73DAE">
              <w:t>2.64 (2.35-2.95)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E03073D" w14:textId="77777777" w:rsidR="003C3DDA" w:rsidRPr="00C73DAE" w:rsidRDefault="00C73DAE">
            <w:r w:rsidRPr="00C73DAE">
              <w:t>&lt;0.001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5395A65" w14:textId="77777777" w:rsidR="003C3DDA" w:rsidRPr="00C73DAE" w:rsidRDefault="003C3DDA"/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44DA71D" w14:textId="77777777" w:rsidR="003C3DDA" w:rsidRPr="00C73DAE" w:rsidRDefault="00C73DAE">
            <w:r w:rsidRPr="00C73DAE">
              <w:t>1.26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210D5E1" w14:textId="77777777" w:rsidR="003C3DDA" w:rsidRPr="00C73DAE" w:rsidRDefault="00C73DAE">
            <w:r w:rsidRPr="00C73DAE">
              <w:t>3.53 (3.14-3.96)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AEA0A7A" w14:textId="77777777" w:rsidR="003C3DDA" w:rsidRPr="00C73DAE" w:rsidRDefault="00C73DAE">
            <w:r w:rsidRPr="00C73DAE">
              <w:t>&lt;0.001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FA0E02F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9C53A46" w14:textId="77777777" w:rsidR="003C3DDA" w:rsidRPr="00C73DAE" w:rsidRDefault="00C73DAE">
            <w:r w:rsidRPr="00C73DAE">
              <w:t>0.80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E59690C" w14:textId="77777777" w:rsidR="003C3DDA" w:rsidRPr="00C73DAE" w:rsidRDefault="00C73DAE">
            <w:r w:rsidRPr="00C73DAE">
              <w:t>2.23(1.98-2.51)</w:t>
            </w:r>
          </w:p>
        </w:tc>
        <w:tc>
          <w:tcPr>
            <w:tcW w:w="108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71FAE21" w14:textId="77777777" w:rsidR="003C3DDA" w:rsidRPr="00C73DAE" w:rsidRDefault="00C73DAE">
            <w:r w:rsidRPr="00C73DAE">
              <w:t>&lt;0.001</w:t>
            </w:r>
          </w:p>
        </w:tc>
      </w:tr>
      <w:tr w:rsidR="003C3DDA" w:rsidRPr="00C73DAE" w14:paraId="0D9C0BEB" w14:textId="77777777">
        <w:trPr>
          <w:trHeight w:val="20"/>
        </w:trPr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E244158" w14:textId="77777777" w:rsidR="003C3DDA" w:rsidRPr="00C73DAE" w:rsidRDefault="00C73DAE">
            <w:r w:rsidRPr="00C73DAE">
              <w:t>Not very easy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FEB7CED" w14:textId="77777777" w:rsidR="003C3DDA" w:rsidRPr="00C73DAE" w:rsidRDefault="00C73DAE">
            <w:r w:rsidRPr="00C73DAE">
              <w:t>0.45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8244D2A" w14:textId="77777777" w:rsidR="003C3DDA" w:rsidRPr="00C73DAE" w:rsidRDefault="00C73DAE">
            <w:r w:rsidRPr="00C73DAE">
              <w:t xml:space="preserve">1.57 </w:t>
            </w:r>
            <w:r w:rsidRPr="00C73DAE">
              <w:t>(1.44-1.71)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3B11F86" w14:textId="77777777" w:rsidR="003C3DDA" w:rsidRPr="00C73DAE" w:rsidRDefault="00C73DAE">
            <w:r w:rsidRPr="00C73DAE">
              <w:t>&lt;0.001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D13144D" w14:textId="77777777" w:rsidR="003C3DDA" w:rsidRPr="00C73DAE" w:rsidRDefault="003C3DDA"/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FFE7F6D" w14:textId="77777777" w:rsidR="003C3DDA" w:rsidRPr="00C73DAE" w:rsidRDefault="00C73DAE">
            <w:r w:rsidRPr="00C73DAE">
              <w:t>0.68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16B4DF1" w14:textId="77777777" w:rsidR="003C3DDA" w:rsidRPr="00C73DAE" w:rsidRDefault="00C73DAE">
            <w:r w:rsidRPr="00C73DAE">
              <w:t>1.98 (1.81-2.16)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C99EC1F" w14:textId="77777777" w:rsidR="003C3DDA" w:rsidRPr="00C73DAE" w:rsidRDefault="00C73DAE">
            <w:r w:rsidRPr="00C73DAE">
              <w:t>&lt;0.001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804255F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21A8B9F" w14:textId="77777777" w:rsidR="003C3DDA" w:rsidRPr="00C73DAE" w:rsidRDefault="00C73DAE">
            <w:r w:rsidRPr="00C73DAE">
              <w:t>0.55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F6B31FF" w14:textId="77777777" w:rsidR="003C3DDA" w:rsidRPr="00C73DAE" w:rsidRDefault="00C73DAE">
            <w:r w:rsidRPr="00C73DAE">
              <w:t>1.73(1.59-1.89)</w:t>
            </w:r>
          </w:p>
        </w:tc>
        <w:tc>
          <w:tcPr>
            <w:tcW w:w="108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E69D84F" w14:textId="77777777" w:rsidR="003C3DDA" w:rsidRPr="00C73DAE" w:rsidRDefault="00C73DAE">
            <w:r w:rsidRPr="00C73DAE">
              <w:t>&lt;0.001</w:t>
            </w:r>
          </w:p>
        </w:tc>
      </w:tr>
      <w:tr w:rsidR="003C3DDA" w:rsidRPr="00C73DAE" w14:paraId="29E12EA1" w14:textId="77777777">
        <w:trPr>
          <w:trHeight w:val="20"/>
        </w:trPr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681F935" w14:textId="77777777" w:rsidR="003C3DDA" w:rsidRPr="00C73DAE" w:rsidRDefault="00C73DAE">
            <w:r w:rsidRPr="00C73DAE">
              <w:t>Fairly easy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34240FE" w14:textId="77777777" w:rsidR="003C3DDA" w:rsidRPr="00C73DAE" w:rsidRDefault="00C73DAE">
            <w:r w:rsidRPr="00C73DAE">
              <w:t>-0.04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FC428D8" w14:textId="77777777" w:rsidR="003C3DDA" w:rsidRPr="00C73DAE" w:rsidRDefault="00C73DAE">
            <w:r w:rsidRPr="00C73DAE">
              <w:t>0.96 (0.90-1.03)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35F8E67" w14:textId="77777777" w:rsidR="003C3DDA" w:rsidRPr="00C73DAE" w:rsidRDefault="00C73DAE">
            <w:r w:rsidRPr="00C73DAE">
              <w:t>0.283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3E6FE81" w14:textId="77777777" w:rsidR="003C3DDA" w:rsidRPr="00C73DAE" w:rsidRDefault="003C3DDA"/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FBE62B8" w14:textId="77777777" w:rsidR="003C3DDA" w:rsidRPr="00C73DAE" w:rsidRDefault="00C73DAE">
            <w:r w:rsidRPr="00C73DAE">
              <w:t>0.08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5DE0E1B" w14:textId="77777777" w:rsidR="003C3DDA" w:rsidRPr="00C73DAE" w:rsidRDefault="00C73DAE">
            <w:r w:rsidRPr="00C73DAE">
              <w:t>1.09 (1.01-1.16)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2CFCC72" w14:textId="77777777" w:rsidR="003C3DDA" w:rsidRPr="00C73DAE" w:rsidRDefault="00C73DAE">
            <w:r w:rsidRPr="00C73DAE">
              <w:t>0.020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8E2F273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57C1917" w14:textId="77777777" w:rsidR="003C3DDA" w:rsidRPr="00C73DAE" w:rsidRDefault="00C73DAE">
            <w:r w:rsidRPr="00C73DAE">
              <w:t>0.10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4DB7619" w14:textId="77777777" w:rsidR="003C3DDA" w:rsidRPr="00C73DAE" w:rsidRDefault="00C73DAE">
            <w:r w:rsidRPr="00C73DAE">
              <w:t>1.11(1.04-1.19)</w:t>
            </w:r>
          </w:p>
        </w:tc>
        <w:tc>
          <w:tcPr>
            <w:tcW w:w="108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24E88C1" w14:textId="77777777" w:rsidR="003C3DDA" w:rsidRPr="00C73DAE" w:rsidRDefault="00C73DAE">
            <w:r w:rsidRPr="00C73DAE">
              <w:t>0.003</w:t>
            </w:r>
          </w:p>
        </w:tc>
      </w:tr>
      <w:tr w:rsidR="003C3DDA" w:rsidRPr="00C73DAE" w14:paraId="2F285A4B" w14:textId="77777777">
        <w:trPr>
          <w:trHeight w:val="20"/>
        </w:trPr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EC69A26" w14:textId="77777777" w:rsidR="003C3DDA" w:rsidRPr="00C73DAE" w:rsidRDefault="00C73DAE">
            <w:r w:rsidRPr="00C73DAE">
              <w:t>Nap during day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4147E77" w14:textId="77777777" w:rsidR="003C3DDA" w:rsidRPr="00C73DAE" w:rsidRDefault="003C3DDA"/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1449332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ECF9139" w14:textId="77777777" w:rsidR="003C3DDA" w:rsidRPr="00C73DAE" w:rsidRDefault="003C3DDA"/>
        </w:tc>
        <w:tc>
          <w:tcPr>
            <w:tcW w:w="2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C030A0E" w14:textId="77777777" w:rsidR="003C3DDA" w:rsidRPr="00C73DAE" w:rsidRDefault="003C3DDA"/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BA591ED" w14:textId="77777777" w:rsidR="003C3DDA" w:rsidRPr="00C73DAE" w:rsidRDefault="003C3DDA"/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9DC1EF0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C9BE855" w14:textId="77777777" w:rsidR="003C3DDA" w:rsidRPr="00C73DAE" w:rsidRDefault="003C3DDA"/>
        </w:tc>
        <w:tc>
          <w:tcPr>
            <w:tcW w:w="2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42CC431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46F784C" w14:textId="77777777" w:rsidR="003C3DDA" w:rsidRPr="00C73DAE" w:rsidRDefault="003C3DDA"/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366D60C" w14:textId="77777777" w:rsidR="003C3DDA" w:rsidRPr="00C73DAE" w:rsidRDefault="003C3DDA"/>
        </w:tc>
        <w:tc>
          <w:tcPr>
            <w:tcW w:w="108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B2E6D6B" w14:textId="77777777" w:rsidR="003C3DDA" w:rsidRPr="00C73DAE" w:rsidRDefault="003C3DDA"/>
        </w:tc>
      </w:tr>
      <w:tr w:rsidR="003C3DDA" w:rsidRPr="00C73DAE" w14:paraId="0EB27900" w14:textId="77777777">
        <w:trPr>
          <w:trHeight w:val="20"/>
        </w:trPr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A1CC078" w14:textId="77777777" w:rsidR="003C3DDA" w:rsidRPr="00C73DAE" w:rsidRDefault="00C73DAE">
            <w:r w:rsidRPr="00C73DAE">
              <w:t>Never/rarely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C109188" w14:textId="77777777" w:rsidR="003C3DDA" w:rsidRPr="00C73DAE" w:rsidRDefault="00C73DAE">
            <w:r w:rsidRPr="00C73DAE">
              <w:t>REF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2AC1BB9" w14:textId="77777777" w:rsidR="003C3DDA" w:rsidRPr="00C73DAE" w:rsidRDefault="00C73DAE">
            <w:r w:rsidRPr="00C73DAE">
              <w:t>REF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FB051DD" w14:textId="77777777" w:rsidR="003C3DDA" w:rsidRPr="00C73DAE" w:rsidRDefault="00C73DAE">
            <w:r w:rsidRPr="00C73DAE">
              <w:t>REF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A4153F7" w14:textId="77777777" w:rsidR="003C3DDA" w:rsidRPr="00C73DAE" w:rsidRDefault="003C3DDA"/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73F0BE9" w14:textId="77777777" w:rsidR="003C3DDA" w:rsidRPr="00C73DAE" w:rsidRDefault="00C73DAE">
            <w:r w:rsidRPr="00C73DAE">
              <w:t>REF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8B8DA09" w14:textId="77777777" w:rsidR="003C3DDA" w:rsidRPr="00C73DAE" w:rsidRDefault="00C73DAE">
            <w:r w:rsidRPr="00C73DAE">
              <w:t>REF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69176CA" w14:textId="77777777" w:rsidR="003C3DDA" w:rsidRPr="00C73DAE" w:rsidRDefault="00C73DAE">
            <w:r w:rsidRPr="00C73DAE">
              <w:t>REF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5871665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A7319ED" w14:textId="77777777" w:rsidR="003C3DDA" w:rsidRPr="00C73DAE" w:rsidRDefault="00C73DAE">
            <w:r w:rsidRPr="00C73DAE">
              <w:t>REF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CB66F0B" w14:textId="77777777" w:rsidR="003C3DDA" w:rsidRPr="00C73DAE" w:rsidRDefault="00C73DAE">
            <w:r w:rsidRPr="00C73DAE">
              <w:t>REF</w:t>
            </w:r>
          </w:p>
        </w:tc>
        <w:tc>
          <w:tcPr>
            <w:tcW w:w="108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DCEB995" w14:textId="77777777" w:rsidR="003C3DDA" w:rsidRPr="00C73DAE" w:rsidRDefault="00C73DAE">
            <w:r w:rsidRPr="00C73DAE">
              <w:t>REF</w:t>
            </w:r>
          </w:p>
        </w:tc>
      </w:tr>
      <w:tr w:rsidR="003C3DDA" w:rsidRPr="00C73DAE" w14:paraId="63D31CCA" w14:textId="77777777">
        <w:trPr>
          <w:trHeight w:val="20"/>
        </w:trPr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FD8AFBE" w14:textId="77777777" w:rsidR="003C3DDA" w:rsidRPr="00C73DAE" w:rsidRDefault="00C73DAE">
            <w:r w:rsidRPr="00C73DAE">
              <w:t>Sometimes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6DAF572" w14:textId="77777777" w:rsidR="003C3DDA" w:rsidRPr="00C73DAE" w:rsidRDefault="00C73DAE">
            <w:r w:rsidRPr="00C73DAE">
              <w:t>0.76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9070621" w14:textId="77777777" w:rsidR="003C3DDA" w:rsidRPr="00C73DAE" w:rsidRDefault="00C73DAE">
            <w:r w:rsidRPr="00C73DAE">
              <w:t>2.14 (2.01-2.28)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D831986" w14:textId="77777777" w:rsidR="003C3DDA" w:rsidRPr="00C73DAE" w:rsidRDefault="00C73DAE">
            <w:r w:rsidRPr="00C73DAE">
              <w:t>&lt;0.001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976F522" w14:textId="77777777" w:rsidR="003C3DDA" w:rsidRPr="00C73DAE" w:rsidRDefault="003C3DDA"/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3A6EFD1" w14:textId="77777777" w:rsidR="003C3DDA" w:rsidRPr="00C73DAE" w:rsidRDefault="00C73DAE">
            <w:r w:rsidRPr="00C73DAE">
              <w:t>0.71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64B164A" w14:textId="77777777" w:rsidR="003C3DDA" w:rsidRPr="00C73DAE" w:rsidRDefault="00C73DAE">
            <w:r w:rsidRPr="00C73DAE">
              <w:t>2.03 (1.90-2.16)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9A30E57" w14:textId="77777777" w:rsidR="003C3DDA" w:rsidRPr="00C73DAE" w:rsidRDefault="00C73DAE">
            <w:r w:rsidRPr="00C73DAE">
              <w:t>&lt;0.001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F6A0A4E" w14:textId="77777777" w:rsidR="003C3DDA" w:rsidRPr="00C73DAE" w:rsidRDefault="003C3DDA"/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21A1EFE" w14:textId="77777777" w:rsidR="003C3DDA" w:rsidRPr="00C73DAE" w:rsidRDefault="00C73DAE">
            <w:r w:rsidRPr="00C73DAE">
              <w:t>0.43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F23A2C9" w14:textId="77777777" w:rsidR="003C3DDA" w:rsidRPr="00C73DAE" w:rsidRDefault="00C73DAE">
            <w:r w:rsidRPr="00C73DAE">
              <w:t>1.54(1.45-1.65)</w:t>
            </w:r>
          </w:p>
        </w:tc>
        <w:tc>
          <w:tcPr>
            <w:tcW w:w="108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528A872" w14:textId="77777777" w:rsidR="003C3DDA" w:rsidRPr="00C73DAE" w:rsidRDefault="00C73DAE">
            <w:r w:rsidRPr="00C73DAE">
              <w:t>&lt;0.001</w:t>
            </w:r>
          </w:p>
        </w:tc>
      </w:tr>
      <w:tr w:rsidR="003C3DDA" w:rsidRPr="00C73DAE" w14:paraId="3CAE525B" w14:textId="77777777">
        <w:trPr>
          <w:trHeight w:val="20"/>
        </w:trPr>
        <w:tc>
          <w:tcPr>
            <w:tcW w:w="2127" w:type="dxa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14:paraId="3504697E" w14:textId="77777777" w:rsidR="003C3DDA" w:rsidRPr="00C73DAE" w:rsidRDefault="00C73DAE">
            <w:r w:rsidRPr="00C73DAE">
              <w:t>Usually</w:t>
            </w:r>
          </w:p>
        </w:tc>
        <w:tc>
          <w:tcPr>
            <w:tcW w:w="850" w:type="dxa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54FE723" w14:textId="77777777" w:rsidR="003C3DDA" w:rsidRPr="00C73DAE" w:rsidRDefault="00C73DAE">
            <w:r w:rsidRPr="00C73DAE">
              <w:t>1.45</w:t>
            </w:r>
          </w:p>
        </w:tc>
        <w:tc>
          <w:tcPr>
            <w:tcW w:w="1843" w:type="dxa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6562CD74" w14:textId="77777777" w:rsidR="003C3DDA" w:rsidRPr="00C73DAE" w:rsidRDefault="00C73DAE">
            <w:r w:rsidRPr="00C73DAE">
              <w:t>4.27 (3.89-4.68)</w:t>
            </w:r>
          </w:p>
        </w:tc>
        <w:tc>
          <w:tcPr>
            <w:tcW w:w="992" w:type="dxa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A70CDA2" w14:textId="77777777" w:rsidR="003C3DDA" w:rsidRPr="00C73DAE" w:rsidRDefault="00C73DAE">
            <w:r w:rsidRPr="00C73DAE">
              <w:t>&lt;0.001</w:t>
            </w:r>
          </w:p>
        </w:tc>
        <w:tc>
          <w:tcPr>
            <w:tcW w:w="284" w:type="dxa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748D884E" w14:textId="77777777" w:rsidR="003C3DDA" w:rsidRPr="00C73DAE" w:rsidRDefault="003C3DDA"/>
        </w:tc>
        <w:tc>
          <w:tcPr>
            <w:tcW w:w="850" w:type="dxa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74B30AF9" w14:textId="77777777" w:rsidR="003C3DDA" w:rsidRPr="00C73DAE" w:rsidRDefault="00C73DAE">
            <w:r w:rsidRPr="00C73DAE">
              <w:t>1.29</w:t>
            </w:r>
          </w:p>
        </w:tc>
        <w:tc>
          <w:tcPr>
            <w:tcW w:w="1843" w:type="dxa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3B8EF5E" w14:textId="77777777" w:rsidR="003C3DDA" w:rsidRPr="00C73DAE" w:rsidRDefault="00C73DAE">
            <w:r w:rsidRPr="00C73DAE">
              <w:t>3.64 (3.31-4.00)</w:t>
            </w:r>
          </w:p>
        </w:tc>
        <w:tc>
          <w:tcPr>
            <w:tcW w:w="992" w:type="dxa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38C394D5" w14:textId="77777777" w:rsidR="003C3DDA" w:rsidRPr="00C73DAE" w:rsidRDefault="00C73DAE">
            <w:r w:rsidRPr="00C73DAE">
              <w:t>&lt;0.001</w:t>
            </w:r>
          </w:p>
        </w:tc>
        <w:tc>
          <w:tcPr>
            <w:tcW w:w="284" w:type="dxa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231853F" w14:textId="77777777" w:rsidR="003C3DDA" w:rsidRPr="00C73DAE" w:rsidRDefault="003C3DDA"/>
        </w:tc>
        <w:tc>
          <w:tcPr>
            <w:tcW w:w="992" w:type="dxa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0D1A1E0" w14:textId="77777777" w:rsidR="003C3DDA" w:rsidRPr="00C73DAE" w:rsidRDefault="00C73DAE">
            <w:r w:rsidRPr="00C73DAE">
              <w:t>0.82</w:t>
            </w:r>
          </w:p>
        </w:tc>
        <w:tc>
          <w:tcPr>
            <w:tcW w:w="1843" w:type="dxa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53BB5A4" w14:textId="77777777" w:rsidR="003C3DDA" w:rsidRPr="00C73DAE" w:rsidRDefault="00C73DAE">
            <w:r w:rsidRPr="00C73DAE">
              <w:t>2.28(2.07-2.51)</w:t>
            </w:r>
          </w:p>
        </w:tc>
        <w:tc>
          <w:tcPr>
            <w:tcW w:w="1086" w:type="dxa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5EB40EF2" w14:textId="77777777" w:rsidR="003C3DDA" w:rsidRPr="00C73DAE" w:rsidRDefault="00C73DAE">
            <w:r w:rsidRPr="00C73DAE">
              <w:t>&lt;0.001</w:t>
            </w:r>
          </w:p>
        </w:tc>
      </w:tr>
    </w:tbl>
    <w:p w14:paraId="069A51FE" w14:textId="77777777" w:rsidR="003C3DDA" w:rsidRPr="00C73DAE" w:rsidRDefault="00C73DAE">
      <w:pPr>
        <w:pStyle w:val="NormalWeb"/>
      </w:pPr>
      <w:r w:rsidRPr="00C73DAE">
        <w:lastRenderedPageBreak/>
        <w:t xml:space="preserve">Note: * Model 1: unadjusted; †Model 2: adjusted for sex, age; ‡Model 3: adjusted for sex, age, BMI, TDI, MET, smoking, drink, diabetes, hypertension. </w:t>
      </w:r>
    </w:p>
    <w:p w14:paraId="69482416" w14:textId="77777777" w:rsidR="003C3DDA" w:rsidRPr="00C73DAE" w:rsidRDefault="003C3DDA">
      <w:pPr>
        <w:pStyle w:val="NormalWeb"/>
      </w:pPr>
    </w:p>
    <w:p w14:paraId="0F9D3D48" w14:textId="77777777" w:rsidR="003C3DDA" w:rsidRPr="00C73DAE" w:rsidRDefault="003C3DDA">
      <w:pPr>
        <w:pStyle w:val="NormalWeb"/>
        <w:sectPr w:rsidR="003C3DDA" w:rsidRPr="00C73DAE">
          <w:pgSz w:w="16838" w:h="11906" w:orient="landscape"/>
          <w:pgMar w:top="1797" w:right="1440" w:bottom="1797" w:left="1440" w:header="851" w:footer="992" w:gutter="0"/>
          <w:cols w:space="425"/>
          <w:docGrid w:type="linesAndChars" w:linePitch="312"/>
        </w:sectPr>
      </w:pPr>
    </w:p>
    <w:p w14:paraId="1E44AC1B" w14:textId="77777777" w:rsidR="003C3DDA" w:rsidRPr="00C73DAE" w:rsidRDefault="00C73DAE">
      <w:r w:rsidRPr="00C73DAE">
        <w:lastRenderedPageBreak/>
        <w:t>Supplementary Table 2. Subgroup analysis of healthy sleep scores and incident OSA in multivariate models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3220"/>
        <w:gridCol w:w="1695"/>
        <w:gridCol w:w="1776"/>
        <w:gridCol w:w="1621"/>
      </w:tblGrid>
      <w:tr w:rsidR="003C3DDA" w:rsidRPr="00C73DAE" w14:paraId="568E4526" w14:textId="77777777">
        <w:trPr>
          <w:trHeight w:val="20"/>
        </w:trPr>
        <w:tc>
          <w:tcPr>
            <w:tcW w:w="1759" w:type="pct"/>
            <w:tcBorders>
              <w:top w:val="single" w:sz="12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4B8B3D15" w14:textId="77777777" w:rsidR="003C3DDA" w:rsidRPr="00C73DAE" w:rsidRDefault="003C3DDA"/>
        </w:tc>
        <w:tc>
          <w:tcPr>
            <w:tcW w:w="1079" w:type="pct"/>
            <w:tcBorders>
              <w:top w:val="single" w:sz="12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37B32E17" w14:textId="77777777" w:rsidR="003C3DDA" w:rsidRPr="00C73DAE" w:rsidRDefault="00C73DAE">
            <w:r w:rsidRPr="00C73DAE">
              <w:t>β</w:t>
            </w:r>
          </w:p>
        </w:tc>
        <w:tc>
          <w:tcPr>
            <w:tcW w:w="1081" w:type="pct"/>
            <w:tcBorders>
              <w:top w:val="single" w:sz="12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6FFBEB90" w14:textId="77777777" w:rsidR="003C3DDA" w:rsidRPr="00C73DAE" w:rsidRDefault="00C73DAE">
            <w:r w:rsidRPr="00C73DAE">
              <w:t>HR (95% CI)</w:t>
            </w:r>
          </w:p>
        </w:tc>
        <w:tc>
          <w:tcPr>
            <w:tcW w:w="1081" w:type="pct"/>
            <w:tcBorders>
              <w:top w:val="single" w:sz="12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2E88F0E5" w14:textId="77777777" w:rsidR="003C3DDA" w:rsidRPr="00C73DAE" w:rsidRDefault="00C73DAE">
            <w:r w:rsidRPr="00C73DAE">
              <w:rPr>
                <w:i/>
                <w:iCs/>
              </w:rPr>
              <w:t>p</w:t>
            </w:r>
            <w:r w:rsidRPr="00C73DAE">
              <w:t xml:space="preserve"> interaction</w:t>
            </w:r>
          </w:p>
        </w:tc>
      </w:tr>
      <w:tr w:rsidR="003C3DDA" w:rsidRPr="00C73DAE" w14:paraId="5CCBCABB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AFFB958" w14:textId="77777777" w:rsidR="003C3DDA" w:rsidRPr="00C73DAE" w:rsidRDefault="00C73DAE">
            <w:r w:rsidRPr="00C73DAE">
              <w:t>Total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F762615" w14:textId="77777777" w:rsidR="003C3DDA" w:rsidRPr="00C73DAE" w:rsidRDefault="00C73DAE">
            <w:r w:rsidRPr="00C73DAE">
              <w:t>-0.38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29FC78C" w14:textId="77777777" w:rsidR="003C3DDA" w:rsidRPr="00C73DAE" w:rsidRDefault="00C73DAE">
            <w:r w:rsidRPr="00C73DAE">
              <w:t>0.69 (0.67-0.70)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B7307C" w14:textId="77777777" w:rsidR="003C3DDA" w:rsidRPr="00C73DAE" w:rsidRDefault="003C3DDA"/>
        </w:tc>
      </w:tr>
      <w:tr w:rsidR="003C3DDA" w:rsidRPr="00C73DAE" w14:paraId="0B9DB354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12D3EEE" w14:textId="77777777" w:rsidR="003C3DDA" w:rsidRPr="00C73DAE" w:rsidRDefault="00C73DAE">
            <w:r w:rsidRPr="00C73DAE">
              <w:t>Sex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D3DF85" w14:textId="77777777" w:rsidR="003C3DDA" w:rsidRPr="00C73DAE" w:rsidRDefault="003C3DDA"/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E32A77D" w14:textId="77777777" w:rsidR="003C3DDA" w:rsidRPr="00C73DAE" w:rsidRDefault="003C3DDA"/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504CC4" w14:textId="77777777" w:rsidR="003C3DDA" w:rsidRPr="00C73DAE" w:rsidRDefault="00C73DAE">
            <w:r w:rsidRPr="00C73DAE">
              <w:t>&lt;0.001</w:t>
            </w:r>
          </w:p>
        </w:tc>
      </w:tr>
      <w:tr w:rsidR="003C3DDA" w:rsidRPr="00C73DAE" w14:paraId="5BA6A84A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BF552DD" w14:textId="77777777" w:rsidR="003C3DDA" w:rsidRPr="00C73DAE" w:rsidRDefault="00C73DAE">
            <w:r w:rsidRPr="00C73DAE">
              <w:t>Men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D78CEB6" w14:textId="77777777" w:rsidR="003C3DDA" w:rsidRPr="00C73DAE" w:rsidRDefault="00C73DAE">
            <w:r w:rsidRPr="00C73DAE">
              <w:t>-0.42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E9F0192" w14:textId="77777777" w:rsidR="003C3DDA" w:rsidRPr="00C73DAE" w:rsidRDefault="00C73DAE">
            <w:r w:rsidRPr="00C73DAE">
              <w:t>0.66 (0.63-0.69)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0C15A2" w14:textId="77777777" w:rsidR="003C3DDA" w:rsidRPr="00C73DAE" w:rsidRDefault="003C3DDA"/>
        </w:tc>
      </w:tr>
      <w:tr w:rsidR="003C3DDA" w:rsidRPr="00C73DAE" w14:paraId="64DEA895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39300D1" w14:textId="77777777" w:rsidR="003C3DDA" w:rsidRPr="00C73DAE" w:rsidRDefault="00C73DAE">
            <w:r w:rsidRPr="00C73DAE">
              <w:t>Women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99314E9" w14:textId="77777777" w:rsidR="003C3DDA" w:rsidRPr="00C73DAE" w:rsidRDefault="00C73DAE">
            <w:r w:rsidRPr="00C73DAE">
              <w:t>-0.32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A961751" w14:textId="77777777" w:rsidR="003C3DDA" w:rsidRPr="00C73DAE" w:rsidRDefault="00C73DAE">
            <w:r w:rsidRPr="00C73DAE">
              <w:t>0.72 (0.70-0.75)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09751C" w14:textId="77777777" w:rsidR="003C3DDA" w:rsidRPr="00C73DAE" w:rsidRDefault="003C3DDA"/>
        </w:tc>
      </w:tr>
      <w:tr w:rsidR="003C3DDA" w:rsidRPr="00C73DAE" w14:paraId="639DB9B8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CF64E3F" w14:textId="77777777" w:rsidR="003C3DDA" w:rsidRPr="00C73DAE" w:rsidRDefault="00C73DAE">
            <w:r w:rsidRPr="00C73DAE">
              <w:t>Age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02492DE" w14:textId="77777777" w:rsidR="003C3DDA" w:rsidRPr="00C73DAE" w:rsidRDefault="003C3DDA"/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623092B" w14:textId="77777777" w:rsidR="003C3DDA" w:rsidRPr="00C73DAE" w:rsidRDefault="003C3DDA"/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238B23" w14:textId="77777777" w:rsidR="003C3DDA" w:rsidRPr="00C73DAE" w:rsidRDefault="00C73DAE">
            <w:r w:rsidRPr="00C73DAE">
              <w:t>0.389</w:t>
            </w:r>
          </w:p>
        </w:tc>
      </w:tr>
      <w:tr w:rsidR="003C3DDA" w:rsidRPr="00C73DAE" w14:paraId="5ED9902C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4EAB95C" w14:textId="77777777" w:rsidR="003C3DDA" w:rsidRPr="00C73DAE" w:rsidRDefault="00C73DAE">
            <w:r w:rsidRPr="00C73DAE">
              <w:t>&lt;60 y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BD5DF61" w14:textId="77777777" w:rsidR="003C3DDA" w:rsidRPr="00C73DAE" w:rsidRDefault="00C73DAE">
            <w:r w:rsidRPr="00C73DAE">
              <w:t>-0.36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6E767BA" w14:textId="77777777" w:rsidR="003C3DDA" w:rsidRPr="00C73DAE" w:rsidRDefault="00C73DAE">
            <w:r w:rsidRPr="00C73DAE">
              <w:t>0.70 (0.68-0.72)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831C18" w14:textId="77777777" w:rsidR="003C3DDA" w:rsidRPr="00C73DAE" w:rsidRDefault="003C3DDA"/>
        </w:tc>
      </w:tr>
      <w:tr w:rsidR="003C3DDA" w:rsidRPr="00C73DAE" w14:paraId="44C4955B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B7CBE73" w14:textId="77777777" w:rsidR="003C3DDA" w:rsidRPr="00C73DAE" w:rsidRDefault="00C73DAE">
            <w:r w:rsidRPr="00C73DAE">
              <w:t>≥60 y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BA33324" w14:textId="77777777" w:rsidR="003C3DDA" w:rsidRPr="00C73DAE" w:rsidRDefault="00C73DAE">
            <w:r w:rsidRPr="00C73DAE">
              <w:t>-0.35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EEDE577" w14:textId="77777777" w:rsidR="003C3DDA" w:rsidRPr="00C73DAE" w:rsidRDefault="00C73DAE">
            <w:r w:rsidRPr="00C73DAE">
              <w:t>0.71 (0.68-0.73)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88C399" w14:textId="77777777" w:rsidR="003C3DDA" w:rsidRPr="00C73DAE" w:rsidRDefault="003C3DDA"/>
        </w:tc>
      </w:tr>
      <w:tr w:rsidR="003C3DDA" w:rsidRPr="00C73DAE" w14:paraId="4CCC4F4F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A2968E" w14:textId="77777777" w:rsidR="003C3DDA" w:rsidRPr="00C73DAE" w:rsidRDefault="00C73DAE">
            <w:r w:rsidRPr="00C73DAE">
              <w:t xml:space="preserve">Waist </w:t>
            </w:r>
            <w:r w:rsidRPr="00C73DAE">
              <w:t>circumstance (WC)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C769EE7" w14:textId="77777777" w:rsidR="003C3DDA" w:rsidRPr="00C73DAE" w:rsidRDefault="003C3DDA"/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DBACB2C" w14:textId="77777777" w:rsidR="003C3DDA" w:rsidRPr="00C73DAE" w:rsidRDefault="003C3DDA"/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114D38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0.036</w:t>
            </w:r>
          </w:p>
        </w:tc>
      </w:tr>
      <w:tr w:rsidR="003C3DDA" w:rsidRPr="00C73DAE" w14:paraId="7083B763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50B6E1A" w14:textId="77777777" w:rsidR="003C3DDA" w:rsidRPr="00C73DAE" w:rsidRDefault="00C73DAE">
            <w:r w:rsidRPr="00C73DAE">
              <w:t>Healthy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28BC492" w14:textId="77777777" w:rsidR="003C3DDA" w:rsidRPr="00C73DAE" w:rsidRDefault="00C73DAE">
            <w:r w:rsidRPr="00C73DAE">
              <w:t>-0.38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700E8CF" w14:textId="77777777" w:rsidR="003C3DDA" w:rsidRPr="00C73DAE" w:rsidRDefault="00C73DAE">
            <w:r w:rsidRPr="00C73DAE">
              <w:t>0.68 (0.65-0.71)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F029E3" w14:textId="77777777" w:rsidR="003C3DDA" w:rsidRPr="00C73DAE" w:rsidRDefault="003C3DDA"/>
        </w:tc>
      </w:tr>
      <w:tr w:rsidR="003C3DDA" w:rsidRPr="00C73DAE" w14:paraId="6391CE4B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81F4D93" w14:textId="77777777" w:rsidR="003C3DDA" w:rsidRPr="00C73DAE" w:rsidRDefault="00C73DAE">
            <w:r w:rsidRPr="00C73DAE">
              <w:t>Unhealthy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3EFB694" w14:textId="77777777" w:rsidR="003C3DDA" w:rsidRPr="00C73DAE" w:rsidRDefault="00C73DAE">
            <w:r w:rsidRPr="00C73DAE">
              <w:t>-0.37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E3C0BC2" w14:textId="77777777" w:rsidR="003C3DDA" w:rsidRPr="00C73DAE" w:rsidRDefault="00C73DAE">
            <w:r w:rsidRPr="00C73DAE">
              <w:t>0.69 (0.67-0.71)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9BC999" w14:textId="77777777" w:rsidR="003C3DDA" w:rsidRPr="00C73DAE" w:rsidRDefault="003C3DDA"/>
        </w:tc>
      </w:tr>
      <w:tr w:rsidR="003C3DDA" w:rsidRPr="00C73DAE" w14:paraId="6966E16E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BA3F9AC" w14:textId="77777777" w:rsidR="003C3DDA" w:rsidRPr="00C73DAE" w:rsidRDefault="00C73DAE">
            <w:r w:rsidRPr="00C73DAE">
              <w:t>BMI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CAE20F1" w14:textId="77777777" w:rsidR="003C3DDA" w:rsidRPr="00C73DAE" w:rsidRDefault="003C3DDA"/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F326EEF" w14:textId="77777777" w:rsidR="003C3DDA" w:rsidRPr="00C73DAE" w:rsidRDefault="003C3DDA"/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D66ED7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0.040</w:t>
            </w:r>
          </w:p>
        </w:tc>
      </w:tr>
      <w:tr w:rsidR="003C3DDA" w:rsidRPr="00C73DAE" w14:paraId="16BDB223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AE32310" w14:textId="77777777" w:rsidR="003C3DDA" w:rsidRPr="00C73DAE" w:rsidRDefault="00C73DAE">
            <w:r w:rsidRPr="00C73DAE">
              <w:t>Non-obese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6C4D814" w14:textId="77777777" w:rsidR="003C3DDA" w:rsidRPr="00C73DAE" w:rsidRDefault="00C73DAE">
            <w:r w:rsidRPr="00C73DAE">
              <w:t>-0.34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8A26B1B" w14:textId="77777777" w:rsidR="003C3DDA" w:rsidRPr="00C73DAE" w:rsidRDefault="00C73DAE">
            <w:r w:rsidRPr="00C73DAE">
              <w:t>0.71 (0.66-0.76)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F3BD9A" w14:textId="77777777" w:rsidR="003C3DDA" w:rsidRPr="00C73DAE" w:rsidRDefault="003C3DDA"/>
        </w:tc>
      </w:tr>
      <w:tr w:rsidR="003C3DDA" w:rsidRPr="00C73DAE" w14:paraId="65078DF0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6679F7E" w14:textId="77777777" w:rsidR="003C3DDA" w:rsidRPr="00C73DAE" w:rsidRDefault="00C73DAE">
            <w:r w:rsidRPr="00C73DAE">
              <w:t>Obese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05E4FC8" w14:textId="77777777" w:rsidR="003C3DDA" w:rsidRPr="00C73DAE" w:rsidRDefault="00C73DAE">
            <w:r w:rsidRPr="00C73DAE">
              <w:t>-0.36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D278F89" w14:textId="77777777" w:rsidR="003C3DDA" w:rsidRPr="00C73DAE" w:rsidRDefault="00C73DAE">
            <w:r w:rsidRPr="00C73DAE">
              <w:t>0.70 (0.66-0.74)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BA597C" w14:textId="77777777" w:rsidR="003C3DDA" w:rsidRPr="00C73DAE" w:rsidRDefault="003C3DDA"/>
        </w:tc>
      </w:tr>
      <w:tr w:rsidR="003C3DDA" w:rsidRPr="00C73DAE" w14:paraId="359903C5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DDD0A40" w14:textId="77777777" w:rsidR="003C3DDA" w:rsidRPr="00C73DAE" w:rsidRDefault="00C73DAE">
            <w:r w:rsidRPr="00C73DAE">
              <w:t>Metabolic equal intensity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DF36D4" w14:textId="77777777" w:rsidR="003C3DDA" w:rsidRPr="00C73DAE" w:rsidRDefault="003C3DDA"/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474D57" w14:textId="77777777" w:rsidR="003C3DDA" w:rsidRPr="00C73DAE" w:rsidRDefault="003C3DDA"/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6ED2C8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 xml:space="preserve">  0.697</w:t>
            </w:r>
          </w:p>
        </w:tc>
      </w:tr>
      <w:tr w:rsidR="003C3DDA" w:rsidRPr="00C73DAE" w14:paraId="36885B74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A32707C" w14:textId="77777777" w:rsidR="003C3DDA" w:rsidRPr="00C73DAE" w:rsidRDefault="00C73DAE">
            <w:r w:rsidRPr="00C73DAE">
              <w:t>Inactive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C122FAC" w14:textId="77777777" w:rsidR="003C3DDA" w:rsidRPr="00C73DAE" w:rsidRDefault="00C73DAE">
            <w:r w:rsidRPr="00C73DAE">
              <w:t>-0.35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0BB9F2B" w14:textId="77777777" w:rsidR="003C3DDA" w:rsidRPr="00C73DAE" w:rsidRDefault="00C73DAE">
            <w:r w:rsidRPr="00C73DAE">
              <w:t>0.70 (0.68-0.72)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D60B9D" w14:textId="77777777" w:rsidR="003C3DDA" w:rsidRPr="00C73DAE" w:rsidRDefault="003C3DDA"/>
        </w:tc>
      </w:tr>
      <w:tr w:rsidR="003C3DDA" w:rsidRPr="00C73DAE" w14:paraId="5AB3CBE6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8294DAE" w14:textId="77777777" w:rsidR="003C3DDA" w:rsidRPr="00C73DAE" w:rsidRDefault="00C73DAE">
            <w:r w:rsidRPr="00C73DAE">
              <w:t>Normal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395CC33" w14:textId="77777777" w:rsidR="003C3DDA" w:rsidRPr="00C73DAE" w:rsidRDefault="00C73DAE">
            <w:r w:rsidRPr="00C73DAE">
              <w:t>-0.37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4C79F03" w14:textId="77777777" w:rsidR="003C3DDA" w:rsidRPr="00C73DAE" w:rsidRDefault="00C73DAE">
            <w:r w:rsidRPr="00C73DAE">
              <w:t>0.69 (0.61-0.79)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2C11CD" w14:textId="77777777" w:rsidR="003C3DDA" w:rsidRPr="00C73DAE" w:rsidRDefault="003C3DDA"/>
        </w:tc>
      </w:tr>
      <w:tr w:rsidR="003C3DDA" w:rsidRPr="00C73DAE" w14:paraId="31BEBA5A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EA21C02" w14:textId="77777777" w:rsidR="003C3DDA" w:rsidRPr="00C73DAE" w:rsidRDefault="00C73DAE">
            <w:r w:rsidRPr="00C73DAE">
              <w:t>Active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C195051" w14:textId="77777777" w:rsidR="003C3DDA" w:rsidRPr="00C73DAE" w:rsidRDefault="00C73DAE">
            <w:r w:rsidRPr="00C73DAE">
              <w:t>-0.38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22B1A3B" w14:textId="77777777" w:rsidR="003C3DDA" w:rsidRPr="00C73DAE" w:rsidRDefault="00C73DAE">
            <w:r w:rsidRPr="00C73DAE">
              <w:t>0.69 (0.67-0.70)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9A0500" w14:textId="77777777" w:rsidR="003C3DDA" w:rsidRPr="00C73DAE" w:rsidRDefault="003C3DDA"/>
        </w:tc>
      </w:tr>
      <w:tr w:rsidR="003C3DDA" w:rsidRPr="00C73DAE" w14:paraId="302AFB8E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CFFD101" w14:textId="77777777" w:rsidR="003C3DDA" w:rsidRPr="00C73DAE" w:rsidRDefault="00C73DAE">
            <w:r w:rsidRPr="00C73DAE">
              <w:t>Smoking status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D020A0C" w14:textId="77777777" w:rsidR="003C3DDA" w:rsidRPr="00C73DAE" w:rsidRDefault="003C3DDA"/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24863C5" w14:textId="77777777" w:rsidR="003C3DDA" w:rsidRPr="00C73DAE" w:rsidRDefault="003C3DDA"/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286EAF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0.686</w:t>
            </w:r>
          </w:p>
        </w:tc>
      </w:tr>
      <w:tr w:rsidR="003C3DDA" w:rsidRPr="00C73DAE" w14:paraId="0E432A73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C01311A" w14:textId="77777777" w:rsidR="003C3DDA" w:rsidRPr="00C73DAE" w:rsidRDefault="00C73DAE">
            <w:r w:rsidRPr="00C73DAE">
              <w:t>Non-current smoker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4C5AD54" w14:textId="77777777" w:rsidR="003C3DDA" w:rsidRPr="00C73DAE" w:rsidRDefault="00C73DAE">
            <w:r w:rsidRPr="00C73DAE">
              <w:t>-0.41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E974529" w14:textId="77777777" w:rsidR="003C3DDA" w:rsidRPr="00C73DAE" w:rsidRDefault="00C73DAE">
            <w:r w:rsidRPr="00C73DAE">
              <w:t>0.66 (0.64-0.69)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4500F9" w14:textId="77777777" w:rsidR="003C3DDA" w:rsidRPr="00C73DAE" w:rsidRDefault="003C3DDA"/>
        </w:tc>
      </w:tr>
      <w:tr w:rsidR="003C3DDA" w:rsidRPr="00C73DAE" w14:paraId="010E732E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1C03706" w14:textId="77777777" w:rsidR="003C3DDA" w:rsidRPr="00C73DAE" w:rsidRDefault="00C73DAE">
            <w:r w:rsidRPr="00C73DAE">
              <w:lastRenderedPageBreak/>
              <w:t>Current smoker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60BB255" w14:textId="77777777" w:rsidR="003C3DDA" w:rsidRPr="00C73DAE" w:rsidRDefault="00C73DAE">
            <w:r w:rsidRPr="00C73DAE">
              <w:t>-0.35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9C50F7E" w14:textId="77777777" w:rsidR="003C3DDA" w:rsidRPr="00C73DAE" w:rsidRDefault="00C73DAE">
            <w:r w:rsidRPr="00C73DAE">
              <w:t>0.70 (0.68-0.73)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F0197B" w14:textId="77777777" w:rsidR="003C3DDA" w:rsidRPr="00C73DAE" w:rsidRDefault="003C3DDA"/>
        </w:tc>
      </w:tr>
      <w:tr w:rsidR="003C3DDA" w:rsidRPr="00C73DAE" w14:paraId="5614F83D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26569FA" w14:textId="77777777" w:rsidR="003C3DDA" w:rsidRPr="00C73DAE" w:rsidRDefault="00C73DAE">
            <w:r w:rsidRPr="00C73DAE">
              <w:t>Drinking status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9F737D" w14:textId="77777777" w:rsidR="003C3DDA" w:rsidRPr="00C73DAE" w:rsidRDefault="003C3DDA"/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1E5552" w14:textId="77777777" w:rsidR="003C3DDA" w:rsidRPr="00C73DAE" w:rsidRDefault="003C3DDA"/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BBF0E2" w14:textId="77777777" w:rsidR="003C3DDA" w:rsidRPr="00C73DAE" w:rsidRDefault="00C73DAE">
            <w:r w:rsidRPr="00C73DAE">
              <w:t>0.818</w:t>
            </w:r>
          </w:p>
        </w:tc>
      </w:tr>
      <w:tr w:rsidR="003C3DDA" w:rsidRPr="00C73DAE" w14:paraId="345258D8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D840E21" w14:textId="77777777" w:rsidR="003C3DDA" w:rsidRPr="00C73DAE" w:rsidRDefault="00C73DAE">
            <w:r w:rsidRPr="00C73DAE">
              <w:t>Non-current drinking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1EFD40" w14:textId="77777777" w:rsidR="003C3DDA" w:rsidRPr="00C73DAE" w:rsidRDefault="00C73DAE">
            <w:r w:rsidRPr="00C73DAE">
              <w:t>-0.38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E6646F" w14:textId="77777777" w:rsidR="003C3DDA" w:rsidRPr="00C73DAE" w:rsidRDefault="00C73DAE">
            <w:r w:rsidRPr="00C73DAE">
              <w:t>0.68 (0.66-0.70)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A7A42E" w14:textId="77777777" w:rsidR="003C3DDA" w:rsidRPr="00C73DAE" w:rsidRDefault="003C3DDA"/>
        </w:tc>
      </w:tr>
      <w:tr w:rsidR="003C3DDA" w:rsidRPr="00C73DAE" w14:paraId="6C95E1AE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6273208" w14:textId="77777777" w:rsidR="003C3DDA" w:rsidRPr="00C73DAE" w:rsidRDefault="00C73DAE">
            <w:r w:rsidRPr="00C73DAE">
              <w:t>Current drinkin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B73566" w14:textId="77777777" w:rsidR="003C3DDA" w:rsidRPr="00C73DAE" w:rsidRDefault="00C73DAE">
            <w:r w:rsidRPr="00C73DAE">
              <w:t>-0.34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885162" w14:textId="77777777" w:rsidR="003C3DDA" w:rsidRPr="00C73DAE" w:rsidRDefault="00C73DAE">
            <w:r w:rsidRPr="00C73DAE">
              <w:t>0.71 (0.67-0.76)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A719CE" w14:textId="77777777" w:rsidR="003C3DDA" w:rsidRPr="00C73DAE" w:rsidRDefault="003C3DDA"/>
        </w:tc>
      </w:tr>
      <w:tr w:rsidR="003C3DDA" w:rsidRPr="00C73DAE" w14:paraId="32E23134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CFFB524" w14:textId="77777777" w:rsidR="003C3DDA" w:rsidRPr="00C73DAE" w:rsidRDefault="00C73DAE">
            <w:r w:rsidRPr="00C73DAE">
              <w:t>Diabetes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D4F355" w14:textId="77777777" w:rsidR="003C3DDA" w:rsidRPr="00C73DAE" w:rsidRDefault="003C3DDA"/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87C1C4" w14:textId="77777777" w:rsidR="003C3DDA" w:rsidRPr="00C73DAE" w:rsidRDefault="003C3DDA"/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217DC1" w14:textId="77777777" w:rsidR="003C3DDA" w:rsidRPr="00C73DAE" w:rsidRDefault="00C73DAE">
            <w:r w:rsidRPr="00C73DAE">
              <w:t>0.353</w:t>
            </w:r>
          </w:p>
        </w:tc>
      </w:tr>
      <w:tr w:rsidR="003C3DDA" w:rsidRPr="00C73DAE" w14:paraId="6D1633D4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A86546F" w14:textId="77777777" w:rsidR="003C3DDA" w:rsidRPr="00C73DAE" w:rsidRDefault="00C73DAE">
            <w:r w:rsidRPr="00C73DAE">
              <w:t>Non-diabetes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61F72B" w14:textId="77777777" w:rsidR="003C3DDA" w:rsidRPr="00C73DAE" w:rsidRDefault="00C73DAE">
            <w:r w:rsidRPr="00C73DAE">
              <w:t>-0.43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542C74" w14:textId="77777777" w:rsidR="003C3DDA" w:rsidRPr="00C73DAE" w:rsidRDefault="00C73DAE">
            <w:r w:rsidRPr="00C73DAE">
              <w:t>0.65 (0.62-0.68)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3A0D1F" w14:textId="77777777" w:rsidR="003C3DDA" w:rsidRPr="00C73DAE" w:rsidRDefault="003C3DDA"/>
        </w:tc>
      </w:tr>
      <w:tr w:rsidR="003C3DDA" w:rsidRPr="00C73DAE" w14:paraId="4C54679C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7CF367E" w14:textId="77777777" w:rsidR="003C3DDA" w:rsidRPr="00C73DAE" w:rsidRDefault="00C73DAE">
            <w:r w:rsidRPr="00C73DAE">
              <w:t>Diabetes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6A3799" w14:textId="77777777" w:rsidR="003C3DDA" w:rsidRPr="00C73DAE" w:rsidRDefault="00C73DAE">
            <w:r w:rsidRPr="00C73DAE">
              <w:t>-0.34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E3A86D" w14:textId="77777777" w:rsidR="003C3DDA" w:rsidRPr="00C73DAE" w:rsidRDefault="00C73DAE">
            <w:r w:rsidRPr="00C73DAE">
              <w:t>0.71 (0.69-0.73)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C107C9" w14:textId="77777777" w:rsidR="003C3DDA" w:rsidRPr="00C73DAE" w:rsidRDefault="003C3DDA"/>
        </w:tc>
      </w:tr>
      <w:tr w:rsidR="003C3DDA" w:rsidRPr="00C73DAE" w14:paraId="7561EFE4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D17B159" w14:textId="77777777" w:rsidR="003C3DDA" w:rsidRPr="00C73DAE" w:rsidRDefault="00C73DAE">
            <w:r w:rsidRPr="00C73DAE">
              <w:t>Hypertension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FB8FD3" w14:textId="77777777" w:rsidR="003C3DDA" w:rsidRPr="00C73DAE" w:rsidRDefault="003C3DDA"/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C99273" w14:textId="77777777" w:rsidR="003C3DDA" w:rsidRPr="00C73DAE" w:rsidRDefault="003C3DDA"/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044F46" w14:textId="77777777" w:rsidR="003C3DDA" w:rsidRPr="00C73DAE" w:rsidRDefault="00C73DAE">
            <w:r w:rsidRPr="00C73DAE">
              <w:t>0.004</w:t>
            </w:r>
          </w:p>
        </w:tc>
      </w:tr>
      <w:tr w:rsidR="003C3DDA" w:rsidRPr="00C73DAE" w14:paraId="028CC43A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93CF843" w14:textId="77777777" w:rsidR="003C3DDA" w:rsidRPr="00C73DAE" w:rsidRDefault="00C73DAE">
            <w:r w:rsidRPr="00C73DAE">
              <w:t>Non-hypertension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0CF4B0" w14:textId="77777777" w:rsidR="003C3DDA" w:rsidRPr="00C73DAE" w:rsidRDefault="00C73DAE">
            <w:r w:rsidRPr="00C73DAE">
              <w:t>-0.42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13CF50" w14:textId="77777777" w:rsidR="003C3DDA" w:rsidRPr="00C73DAE" w:rsidRDefault="00C73DAE">
            <w:r w:rsidRPr="00C73DAE">
              <w:t>0.66 (0.63-0.69)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0525EE" w14:textId="77777777" w:rsidR="003C3DDA" w:rsidRPr="00C73DAE" w:rsidRDefault="003C3DDA"/>
        </w:tc>
      </w:tr>
      <w:tr w:rsidR="003C3DDA" w:rsidRPr="00C73DAE" w14:paraId="7467CFE4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D50915A" w14:textId="77777777" w:rsidR="003C3DDA" w:rsidRPr="00C73DAE" w:rsidRDefault="00C73DAE">
            <w:r w:rsidRPr="00C73DAE">
              <w:t>Hypertension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E510F3" w14:textId="77777777" w:rsidR="003C3DDA" w:rsidRPr="00C73DAE" w:rsidRDefault="00C73DAE">
            <w:r w:rsidRPr="00C73DAE">
              <w:t>-0.33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C8105E" w14:textId="77777777" w:rsidR="003C3DDA" w:rsidRPr="00C73DAE" w:rsidRDefault="00C73DAE">
            <w:r w:rsidRPr="00C73DAE">
              <w:t>0.72 (0.70-0.74)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28DB0A" w14:textId="77777777" w:rsidR="003C3DDA" w:rsidRPr="00C73DAE" w:rsidRDefault="003C3DDA"/>
        </w:tc>
      </w:tr>
      <w:tr w:rsidR="003C3DDA" w:rsidRPr="00C73DAE" w14:paraId="604FCE29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9F660D" w14:textId="77777777" w:rsidR="003C3DDA" w:rsidRPr="00C73DAE" w:rsidRDefault="00C73DAE">
            <w:r w:rsidRPr="00C73DAE">
              <w:t>BMI+WC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1AD3D1" w14:textId="77777777" w:rsidR="003C3DDA" w:rsidRPr="00C73DAE" w:rsidRDefault="003C3DDA"/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3CE39F" w14:textId="77777777" w:rsidR="003C3DDA" w:rsidRPr="00C73DAE" w:rsidRDefault="003C3DDA"/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F53DC7" w14:textId="77777777" w:rsidR="003C3DDA" w:rsidRPr="00C73DAE" w:rsidRDefault="00C73DAE">
            <w:r w:rsidRPr="00C73DAE">
              <w:t>0.145</w:t>
            </w:r>
          </w:p>
        </w:tc>
      </w:tr>
      <w:tr w:rsidR="003C3DDA" w:rsidRPr="00C73DAE" w14:paraId="59BEEF2E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0A4F70C" w14:textId="77777777" w:rsidR="003C3DDA" w:rsidRPr="00C73DAE" w:rsidRDefault="00C73DAE">
            <w:r w:rsidRPr="00C73DAE">
              <w:t>Obese+unhealthy</w:t>
            </w:r>
          </w:p>
        </w:tc>
        <w:tc>
          <w:tcPr>
            <w:tcW w:w="10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3A686BE" w14:textId="77777777" w:rsidR="003C3DDA" w:rsidRPr="00C73DAE" w:rsidRDefault="00C73DAE">
            <w:r w:rsidRPr="00C73DAE">
              <w:t>-0.35</w:t>
            </w:r>
          </w:p>
        </w:tc>
        <w:tc>
          <w:tcPr>
            <w:tcW w:w="108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68BD269" w14:textId="77777777" w:rsidR="003C3DDA" w:rsidRPr="00C73DAE" w:rsidRDefault="00C73DAE">
            <w:r w:rsidRPr="00C73DAE">
              <w:t>0.70 (0.68-0.73)</w:t>
            </w:r>
          </w:p>
        </w:tc>
        <w:tc>
          <w:tcPr>
            <w:tcW w:w="1081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D13C023" w14:textId="77777777" w:rsidR="003C3DDA" w:rsidRPr="00C73DAE" w:rsidRDefault="003C3DDA"/>
        </w:tc>
      </w:tr>
      <w:tr w:rsidR="003C3DDA" w:rsidRPr="00C73DAE" w14:paraId="4139A636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CEAAA34" w14:textId="77777777" w:rsidR="003C3DDA" w:rsidRPr="00C73DAE" w:rsidRDefault="00C73DAE">
            <w:r w:rsidRPr="00C73DAE">
              <w:t>Obese+healthy</w:t>
            </w:r>
          </w:p>
        </w:tc>
        <w:tc>
          <w:tcPr>
            <w:tcW w:w="10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1905559" w14:textId="77777777" w:rsidR="003C3DDA" w:rsidRPr="00C73DAE" w:rsidRDefault="00C73DAE">
            <w:r w:rsidRPr="00C73DAE">
              <w:t>-0.33</w:t>
            </w:r>
          </w:p>
        </w:tc>
        <w:tc>
          <w:tcPr>
            <w:tcW w:w="108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927039C" w14:textId="77777777" w:rsidR="003C3DDA" w:rsidRPr="00C73DAE" w:rsidRDefault="00C73DAE">
            <w:r w:rsidRPr="00C73DAE">
              <w:t>0.72 (0.63-0.82)</w:t>
            </w:r>
          </w:p>
        </w:tc>
        <w:tc>
          <w:tcPr>
            <w:tcW w:w="108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8C24E11" w14:textId="77777777" w:rsidR="003C3DDA" w:rsidRPr="00C73DAE" w:rsidRDefault="003C3DDA"/>
        </w:tc>
      </w:tr>
      <w:tr w:rsidR="003C3DDA" w:rsidRPr="00C73DAE" w14:paraId="285BE6EF" w14:textId="77777777">
        <w:trPr>
          <w:trHeight w:val="20"/>
        </w:trPr>
        <w:tc>
          <w:tcPr>
            <w:tcW w:w="1759" w:type="pct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5BAA3CC2" w14:textId="77777777" w:rsidR="003C3DDA" w:rsidRPr="00C73DAE" w:rsidRDefault="00C73DAE">
            <w:r w:rsidRPr="00C73DAE">
              <w:t>Non-obese+unhealthy</w:t>
            </w:r>
          </w:p>
        </w:tc>
        <w:tc>
          <w:tcPr>
            <w:tcW w:w="1079" w:type="pct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2CE9C1D5" w14:textId="77777777" w:rsidR="003C3DDA" w:rsidRPr="00C73DAE" w:rsidRDefault="00C73DAE">
            <w:r w:rsidRPr="00C73DAE">
              <w:t>-0.44</w:t>
            </w:r>
          </w:p>
        </w:tc>
        <w:tc>
          <w:tcPr>
            <w:tcW w:w="1081" w:type="pct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1EBDDCAD" w14:textId="77777777" w:rsidR="003C3DDA" w:rsidRPr="00C73DAE" w:rsidRDefault="00C73DAE">
            <w:r w:rsidRPr="00C73DAE">
              <w:t>0.70 (0.65-0.75)</w:t>
            </w:r>
          </w:p>
        </w:tc>
        <w:tc>
          <w:tcPr>
            <w:tcW w:w="1081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4C79995" w14:textId="77777777" w:rsidR="003C3DDA" w:rsidRPr="00C73DAE" w:rsidRDefault="003C3DDA"/>
        </w:tc>
      </w:tr>
      <w:tr w:rsidR="003C3DDA" w:rsidRPr="00C73DAE" w14:paraId="606BDF0F" w14:textId="77777777">
        <w:trPr>
          <w:trHeight w:val="20"/>
        </w:trPr>
        <w:tc>
          <w:tcPr>
            <w:tcW w:w="1759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B737C3" w14:textId="77777777" w:rsidR="003C3DDA" w:rsidRPr="00C73DAE" w:rsidRDefault="00C73DAE">
            <w:r w:rsidRPr="00C73DAE">
              <w:t>Non-obese+healthy</w:t>
            </w:r>
          </w:p>
        </w:tc>
        <w:tc>
          <w:tcPr>
            <w:tcW w:w="1079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E324FB" w14:textId="77777777" w:rsidR="003C3DDA" w:rsidRPr="00C73DAE" w:rsidRDefault="00C73DAE">
            <w:r w:rsidRPr="00C73DAE">
              <w:t>-0.36</w:t>
            </w:r>
          </w:p>
        </w:tc>
        <w:tc>
          <w:tcPr>
            <w:tcW w:w="1081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0E95AA" w14:textId="77777777" w:rsidR="003C3DDA" w:rsidRPr="00C73DAE" w:rsidRDefault="00C73DAE">
            <w:r w:rsidRPr="00C73DAE">
              <w:t>0.65 (0.62-0.68)</w:t>
            </w:r>
          </w:p>
        </w:tc>
        <w:tc>
          <w:tcPr>
            <w:tcW w:w="1081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90647E" w14:textId="77777777" w:rsidR="003C3DDA" w:rsidRPr="00C73DAE" w:rsidRDefault="003C3DDA"/>
        </w:tc>
      </w:tr>
      <w:tr w:rsidR="003C3DDA" w:rsidRPr="00C73DAE" w14:paraId="33BA59FB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591F83" w14:textId="77777777" w:rsidR="003C3DDA" w:rsidRPr="00C73DAE" w:rsidRDefault="00C73DAE">
            <w:r w:rsidRPr="00C73DAE">
              <w:t>BMI+Hypertension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1AAEFE" w14:textId="77777777" w:rsidR="003C3DDA" w:rsidRPr="00C73DAE" w:rsidRDefault="003C3DDA"/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B82E47" w14:textId="77777777" w:rsidR="003C3DDA" w:rsidRPr="00C73DAE" w:rsidRDefault="003C3DDA"/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D411C5" w14:textId="77777777" w:rsidR="003C3DDA" w:rsidRPr="00C73DAE" w:rsidRDefault="00C73DAE">
            <w:r w:rsidRPr="00C73DAE">
              <w:t>0.464</w:t>
            </w:r>
          </w:p>
        </w:tc>
      </w:tr>
      <w:tr w:rsidR="003C3DDA" w:rsidRPr="00C73DAE" w14:paraId="42066D40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1ABA7E" w14:textId="77777777" w:rsidR="003C3DDA" w:rsidRPr="00C73DAE" w:rsidRDefault="00C73DAE">
            <w:r w:rsidRPr="00C73DAE">
              <w:t>Obese+hypertension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71321E" w14:textId="77777777" w:rsidR="003C3DDA" w:rsidRPr="00C73DAE" w:rsidRDefault="00C73DAE">
            <w:r w:rsidRPr="00C73DAE">
              <w:t>-0.33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9C612C" w14:textId="77777777" w:rsidR="003C3DDA" w:rsidRPr="00C73DAE" w:rsidRDefault="00C73DAE">
            <w:r w:rsidRPr="00C73DAE">
              <w:t>0.72 (0.69-0.74)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E489844" w14:textId="77777777" w:rsidR="003C3DDA" w:rsidRPr="00C73DAE" w:rsidRDefault="003C3DDA"/>
        </w:tc>
      </w:tr>
      <w:tr w:rsidR="003C3DDA" w:rsidRPr="00C73DAE" w14:paraId="55D173BA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9A1688" w14:textId="77777777" w:rsidR="003C3DDA" w:rsidRPr="00C73DAE" w:rsidRDefault="00C73DAE">
            <w:r w:rsidRPr="00C73DAE">
              <w:t>Obese+non-hypertension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5F108F" w14:textId="77777777" w:rsidR="003C3DDA" w:rsidRPr="00C73DAE" w:rsidRDefault="00C73DAE">
            <w:r w:rsidRPr="00C73DAE">
              <w:t>-0.40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0B1DC9" w14:textId="77777777" w:rsidR="003C3DDA" w:rsidRPr="00C73DAE" w:rsidRDefault="00C73DAE">
            <w:r w:rsidRPr="00C73DAE">
              <w:t>0.67 (0.63-0.72)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8267B5" w14:textId="77777777" w:rsidR="003C3DDA" w:rsidRPr="00C73DAE" w:rsidRDefault="003C3DDA"/>
        </w:tc>
      </w:tr>
      <w:tr w:rsidR="003C3DDA" w:rsidRPr="00C73DAE" w14:paraId="34B75832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5192D7" w14:textId="77777777" w:rsidR="003C3DDA" w:rsidRPr="00C73DAE" w:rsidRDefault="00C73DAE">
            <w:r w:rsidRPr="00C73DAE">
              <w:t>Non-obese+hypertension</w:t>
            </w:r>
          </w:p>
        </w:tc>
        <w:tc>
          <w:tcPr>
            <w:tcW w:w="10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7B2E00" w14:textId="77777777" w:rsidR="003C3DDA" w:rsidRPr="00C73DAE" w:rsidRDefault="00C73DAE">
            <w:r w:rsidRPr="00C73DAE">
              <w:t>-0.36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A0A56C" w14:textId="77777777" w:rsidR="003C3DDA" w:rsidRPr="00C73DAE" w:rsidRDefault="00C73DAE">
            <w:r w:rsidRPr="00C73DAE">
              <w:t>0.69 (0.66-0.73)</w:t>
            </w:r>
          </w:p>
        </w:tc>
        <w:tc>
          <w:tcPr>
            <w:tcW w:w="10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F6D788" w14:textId="77777777" w:rsidR="003C3DDA" w:rsidRPr="00C73DAE" w:rsidRDefault="003C3DDA"/>
        </w:tc>
      </w:tr>
      <w:tr w:rsidR="003C3DDA" w:rsidRPr="00C73DAE" w14:paraId="34E846F0" w14:textId="77777777">
        <w:trPr>
          <w:trHeight w:val="20"/>
        </w:trPr>
        <w:tc>
          <w:tcPr>
            <w:tcW w:w="1759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14:paraId="78BF3D31" w14:textId="77777777" w:rsidR="003C3DDA" w:rsidRPr="00C73DAE" w:rsidRDefault="00C73DAE">
            <w:r w:rsidRPr="00C73DAE">
              <w:t>Non-obese+non-hypertension</w:t>
            </w:r>
          </w:p>
        </w:tc>
        <w:tc>
          <w:tcPr>
            <w:tcW w:w="1079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14:paraId="5B9B887F" w14:textId="77777777" w:rsidR="003C3DDA" w:rsidRPr="00C73DAE" w:rsidRDefault="00C73DAE">
            <w:r w:rsidRPr="00C73DAE">
              <w:t>-0.46</w:t>
            </w:r>
          </w:p>
        </w:tc>
        <w:tc>
          <w:tcPr>
            <w:tcW w:w="108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14:paraId="78D0482D" w14:textId="77777777" w:rsidR="003C3DDA" w:rsidRPr="00C73DAE" w:rsidRDefault="00C73DAE">
            <w:r w:rsidRPr="00C73DAE">
              <w:t>0.63 (0.60-0.67)</w:t>
            </w:r>
          </w:p>
        </w:tc>
        <w:tc>
          <w:tcPr>
            <w:tcW w:w="108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696DD098" w14:textId="77777777" w:rsidR="003C3DDA" w:rsidRPr="00C73DAE" w:rsidRDefault="003C3DDA"/>
        </w:tc>
      </w:tr>
    </w:tbl>
    <w:p w14:paraId="4DF6385B" w14:textId="77777777" w:rsidR="003C3DDA" w:rsidRPr="00C73DAE" w:rsidRDefault="003C3DDA">
      <w:pPr>
        <w:pStyle w:val="NormalWeb"/>
        <w:sectPr w:rsidR="003C3DDA" w:rsidRPr="00C73DAE">
          <w:pgSz w:w="11906" w:h="16838"/>
          <w:pgMar w:top="1440" w:right="1797" w:bottom="1440" w:left="1797" w:header="851" w:footer="992" w:gutter="0"/>
          <w:cols w:space="425"/>
          <w:docGrid w:type="lines" w:linePitch="312"/>
        </w:sectPr>
      </w:pPr>
    </w:p>
    <w:p w14:paraId="79DCECB9" w14:textId="77777777" w:rsidR="003C3DDA" w:rsidRPr="00C73DAE" w:rsidRDefault="00C73DAE">
      <w:r w:rsidRPr="00C73DAE">
        <w:lastRenderedPageBreak/>
        <w:t>Supplementary Table 3. Weight sleep score association with incident OSA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1898"/>
        <w:gridCol w:w="983"/>
        <w:gridCol w:w="756"/>
        <w:gridCol w:w="996"/>
        <w:gridCol w:w="1405"/>
        <w:gridCol w:w="716"/>
        <w:gridCol w:w="1776"/>
        <w:gridCol w:w="222"/>
        <w:gridCol w:w="716"/>
        <w:gridCol w:w="1776"/>
        <w:gridCol w:w="222"/>
        <w:gridCol w:w="716"/>
        <w:gridCol w:w="1776"/>
      </w:tblGrid>
      <w:tr w:rsidR="003C3DDA" w:rsidRPr="00C73DAE" w14:paraId="3A0ACD7C" w14:textId="77777777">
        <w:trPr>
          <w:trHeight w:val="405"/>
        </w:trPr>
        <w:tc>
          <w:tcPr>
            <w:tcW w:w="657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72641A" w14:textId="77777777" w:rsidR="003C3DDA" w:rsidRPr="00C73DAE" w:rsidRDefault="003C3DDA"/>
        </w:tc>
        <w:tc>
          <w:tcPr>
            <w:tcW w:w="347" w:type="pct"/>
            <w:vMerge w:val="restart"/>
            <w:tcBorders>
              <w:top w:val="single" w:sz="12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5E770CB0" w14:textId="77777777" w:rsidR="003C3DDA" w:rsidRPr="00C73DAE" w:rsidRDefault="00C73DAE">
            <w:r w:rsidRPr="00C73DAE">
              <w:t>All</w:t>
            </w:r>
          </w:p>
        </w:tc>
        <w:tc>
          <w:tcPr>
            <w:tcW w:w="266" w:type="pct"/>
            <w:vMerge w:val="restart"/>
            <w:tcBorders>
              <w:top w:val="single" w:sz="12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182EB493" w14:textId="77777777" w:rsidR="003C3DDA" w:rsidRPr="00C73DAE" w:rsidRDefault="00C73DAE">
            <w:r w:rsidRPr="00C73DAE">
              <w:t>Case</w:t>
            </w:r>
          </w:p>
        </w:tc>
        <w:tc>
          <w:tcPr>
            <w:tcW w:w="347" w:type="pct"/>
            <w:vMerge w:val="restart"/>
            <w:tcBorders>
              <w:top w:val="single" w:sz="12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52D22FD0" w14:textId="77777777" w:rsidR="003C3DDA" w:rsidRPr="00C73DAE" w:rsidRDefault="00C73DAE">
            <w:r w:rsidRPr="00C73DAE">
              <w:t>control</w:t>
            </w:r>
          </w:p>
        </w:tc>
        <w:tc>
          <w:tcPr>
            <w:tcW w:w="626" w:type="pct"/>
            <w:vMerge w:val="restart"/>
            <w:tcBorders>
              <w:top w:val="single" w:sz="12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6481122E" w14:textId="77777777" w:rsidR="003C3DDA" w:rsidRPr="00C73DAE" w:rsidRDefault="00C73DAE">
            <w:r w:rsidRPr="00C73DAE">
              <w:t>Cases/1000 PYs</w:t>
            </w:r>
          </w:p>
        </w:tc>
        <w:tc>
          <w:tcPr>
            <w:tcW w:w="862" w:type="pct"/>
            <w:gridSpan w:val="2"/>
            <w:tcBorders>
              <w:top w:val="single" w:sz="12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46A363D3" w14:textId="77777777" w:rsidR="003C3DDA" w:rsidRPr="00C73DAE" w:rsidRDefault="00C73DAE">
            <w:r w:rsidRPr="00C73DAE">
              <w:t>Model1*</w:t>
            </w:r>
          </w:p>
        </w:tc>
        <w:tc>
          <w:tcPr>
            <w:tcW w:w="86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396BD3" w14:textId="77777777" w:rsidR="003C3DDA" w:rsidRPr="00C73DAE" w:rsidRDefault="003C3DDA"/>
        </w:tc>
        <w:tc>
          <w:tcPr>
            <w:tcW w:w="862" w:type="pct"/>
            <w:gridSpan w:val="2"/>
            <w:tcBorders>
              <w:top w:val="single" w:sz="12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06EA2CC9" w14:textId="77777777" w:rsidR="003C3DDA" w:rsidRPr="00C73DAE" w:rsidRDefault="00C73DAE">
            <w:r w:rsidRPr="00C73DAE">
              <w:t>Model2†</w:t>
            </w:r>
          </w:p>
        </w:tc>
        <w:tc>
          <w:tcPr>
            <w:tcW w:w="86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C4D829" w14:textId="77777777" w:rsidR="003C3DDA" w:rsidRPr="00C73DAE" w:rsidRDefault="003C3DDA"/>
        </w:tc>
        <w:tc>
          <w:tcPr>
            <w:tcW w:w="862" w:type="pct"/>
            <w:gridSpan w:val="2"/>
            <w:tcBorders>
              <w:top w:val="single" w:sz="12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7AA57F1F" w14:textId="77777777" w:rsidR="003C3DDA" w:rsidRPr="00C73DAE" w:rsidRDefault="00C73DAE">
            <w:r w:rsidRPr="00C73DAE">
              <w:t>Model3‡</w:t>
            </w:r>
          </w:p>
        </w:tc>
      </w:tr>
      <w:tr w:rsidR="003C3DDA" w:rsidRPr="00C73DAE" w14:paraId="01AFA0E3" w14:textId="77777777">
        <w:trPr>
          <w:trHeight w:val="405"/>
        </w:trPr>
        <w:tc>
          <w:tcPr>
            <w:tcW w:w="65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4B79E663" w14:textId="77777777" w:rsidR="003C3DDA" w:rsidRPr="00C73DAE" w:rsidRDefault="003C3DDA"/>
        </w:tc>
        <w:tc>
          <w:tcPr>
            <w:tcW w:w="347" w:type="pct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1E8843BA" w14:textId="77777777" w:rsidR="003C3DDA" w:rsidRPr="00C73DAE" w:rsidRDefault="003C3DDA"/>
        </w:tc>
        <w:tc>
          <w:tcPr>
            <w:tcW w:w="266" w:type="pct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6C9AEF4A" w14:textId="77777777" w:rsidR="003C3DDA" w:rsidRPr="00C73DAE" w:rsidRDefault="003C3DDA"/>
        </w:tc>
        <w:tc>
          <w:tcPr>
            <w:tcW w:w="347" w:type="pct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0EDAD6FB" w14:textId="77777777" w:rsidR="003C3DDA" w:rsidRPr="00C73DAE" w:rsidRDefault="003C3DDA"/>
        </w:tc>
        <w:tc>
          <w:tcPr>
            <w:tcW w:w="626" w:type="pct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7C7620A4" w14:textId="77777777" w:rsidR="003C3DDA" w:rsidRPr="00C73DAE" w:rsidRDefault="003C3DDA"/>
        </w:tc>
        <w:tc>
          <w:tcPr>
            <w:tcW w:w="252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5ACF1C07" w14:textId="77777777" w:rsidR="003C3DDA" w:rsidRPr="00C73DAE" w:rsidRDefault="00C73DAE">
            <w:r w:rsidRPr="00C73DAE">
              <w:t>β</w:t>
            </w:r>
          </w:p>
        </w:tc>
        <w:tc>
          <w:tcPr>
            <w:tcW w:w="610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56731A79" w14:textId="77777777" w:rsidR="003C3DDA" w:rsidRPr="00C73DAE" w:rsidRDefault="00C73DAE">
            <w:r w:rsidRPr="00C73DAE">
              <w:t>HR (95% CI)</w:t>
            </w:r>
          </w:p>
        </w:tc>
        <w:tc>
          <w:tcPr>
            <w:tcW w:w="86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18CB7D4F" w14:textId="77777777" w:rsidR="003C3DDA" w:rsidRPr="00C73DAE" w:rsidRDefault="003C3DDA"/>
        </w:tc>
        <w:tc>
          <w:tcPr>
            <w:tcW w:w="252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51930203" w14:textId="77777777" w:rsidR="003C3DDA" w:rsidRPr="00C73DAE" w:rsidRDefault="00C73DAE">
            <w:r w:rsidRPr="00C73DAE">
              <w:t>β</w:t>
            </w:r>
          </w:p>
        </w:tc>
        <w:tc>
          <w:tcPr>
            <w:tcW w:w="610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0FC0FD6B" w14:textId="77777777" w:rsidR="003C3DDA" w:rsidRPr="00C73DAE" w:rsidRDefault="00C73DAE">
            <w:r w:rsidRPr="00C73DAE">
              <w:t>HR (95% CI)</w:t>
            </w:r>
          </w:p>
        </w:tc>
        <w:tc>
          <w:tcPr>
            <w:tcW w:w="86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79C69A8E" w14:textId="77777777" w:rsidR="003C3DDA" w:rsidRPr="00C73DAE" w:rsidRDefault="003C3DDA"/>
        </w:tc>
        <w:tc>
          <w:tcPr>
            <w:tcW w:w="252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53242BA0" w14:textId="77777777" w:rsidR="003C3DDA" w:rsidRPr="00C73DAE" w:rsidRDefault="00C73DAE">
            <w:r w:rsidRPr="00C73DAE">
              <w:t>β</w:t>
            </w:r>
          </w:p>
        </w:tc>
        <w:tc>
          <w:tcPr>
            <w:tcW w:w="610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2DAA84A6" w14:textId="77777777" w:rsidR="003C3DDA" w:rsidRPr="00C73DAE" w:rsidRDefault="00C73DAE">
            <w:r w:rsidRPr="00C73DAE">
              <w:t>HR (95% CI)</w:t>
            </w:r>
          </w:p>
        </w:tc>
      </w:tr>
      <w:tr w:rsidR="003C3DDA" w:rsidRPr="00C73DAE" w14:paraId="2F05A34B" w14:textId="77777777">
        <w:trPr>
          <w:trHeight w:val="405"/>
        </w:trPr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BBCA01" w14:textId="77777777" w:rsidR="003C3DDA" w:rsidRPr="00C73DAE" w:rsidRDefault="00C73DAE">
            <w:r w:rsidRPr="00C73DAE">
              <w:t>Weighted score*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416248" w14:textId="77777777" w:rsidR="003C3DDA" w:rsidRPr="00C73DAE" w:rsidRDefault="003C3DDA"/>
        </w:tc>
        <w:tc>
          <w:tcPr>
            <w:tcW w:w="2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642D70" w14:textId="77777777" w:rsidR="003C3DDA" w:rsidRPr="00C73DAE" w:rsidRDefault="003C3DDA"/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2FEDE3" w14:textId="77777777" w:rsidR="003C3DDA" w:rsidRPr="00C73DAE" w:rsidRDefault="003C3DDA"/>
        </w:tc>
        <w:tc>
          <w:tcPr>
            <w:tcW w:w="6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C61340" w14:textId="77777777" w:rsidR="003C3DDA" w:rsidRPr="00C73DAE" w:rsidRDefault="003C3DDA"/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DD6CC4" w14:textId="77777777" w:rsidR="003C3DDA" w:rsidRPr="00C73DAE" w:rsidRDefault="003C3DDA"/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A29855" w14:textId="77777777" w:rsidR="003C3DDA" w:rsidRPr="00C73DAE" w:rsidRDefault="003C3DDA"/>
        </w:tc>
        <w:tc>
          <w:tcPr>
            <w:tcW w:w="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BADBC2" w14:textId="77777777" w:rsidR="003C3DDA" w:rsidRPr="00C73DAE" w:rsidRDefault="003C3DDA"/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8D6403" w14:textId="77777777" w:rsidR="003C3DDA" w:rsidRPr="00C73DAE" w:rsidRDefault="003C3DDA"/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42AC52" w14:textId="77777777" w:rsidR="003C3DDA" w:rsidRPr="00C73DAE" w:rsidRDefault="003C3DDA"/>
        </w:tc>
        <w:tc>
          <w:tcPr>
            <w:tcW w:w="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D9888D" w14:textId="77777777" w:rsidR="003C3DDA" w:rsidRPr="00C73DAE" w:rsidRDefault="003C3DDA"/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585CFF" w14:textId="77777777" w:rsidR="003C3DDA" w:rsidRPr="00C73DAE" w:rsidRDefault="003C3DDA"/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F458F5" w14:textId="77777777" w:rsidR="003C3DDA" w:rsidRPr="00C73DAE" w:rsidRDefault="003C3DDA"/>
        </w:tc>
      </w:tr>
      <w:tr w:rsidR="003C3DDA" w:rsidRPr="00C73DAE" w14:paraId="5681E6E9" w14:textId="77777777">
        <w:trPr>
          <w:trHeight w:val="405"/>
        </w:trPr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564A7E" w14:textId="77777777" w:rsidR="003C3DDA" w:rsidRPr="00C73DAE" w:rsidRDefault="00C73DAE">
            <w:r w:rsidRPr="00C73DAE">
              <w:t xml:space="preserve">  Poor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7479DF" w14:textId="77777777" w:rsidR="003C3DDA" w:rsidRPr="00C73DAE" w:rsidRDefault="00C73DAE">
            <w:r w:rsidRPr="00C73DAE">
              <w:t>4,537</w:t>
            </w:r>
          </w:p>
        </w:tc>
        <w:tc>
          <w:tcPr>
            <w:tcW w:w="2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743F66" w14:textId="77777777" w:rsidR="003C3DDA" w:rsidRPr="00C73DAE" w:rsidRDefault="00C73DAE">
            <w:r w:rsidRPr="00C73DAE">
              <w:t>389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B0E84C" w14:textId="77777777" w:rsidR="003C3DDA" w:rsidRPr="00C73DAE" w:rsidRDefault="00C73DAE">
            <w:r w:rsidRPr="00C73DAE">
              <w:t>4,148</w:t>
            </w:r>
          </w:p>
        </w:tc>
        <w:tc>
          <w:tcPr>
            <w:tcW w:w="6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CC86F3" w14:textId="77777777" w:rsidR="003C3DDA" w:rsidRPr="00C73DAE" w:rsidRDefault="00C73DAE">
            <w:r w:rsidRPr="00C73DAE">
              <w:t>7.20</w:t>
            </w:r>
          </w:p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61DBDD" w14:textId="77777777" w:rsidR="003C3DDA" w:rsidRPr="00C73DAE" w:rsidRDefault="00C73DAE">
            <w:r w:rsidRPr="00C73DAE">
              <w:t>REF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3C80FA" w14:textId="77777777" w:rsidR="003C3DDA" w:rsidRPr="00C73DAE" w:rsidRDefault="00C73DAE">
            <w:r w:rsidRPr="00C73DAE">
              <w:t>REF</w:t>
            </w:r>
          </w:p>
        </w:tc>
        <w:tc>
          <w:tcPr>
            <w:tcW w:w="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2CF2E6" w14:textId="77777777" w:rsidR="003C3DDA" w:rsidRPr="00C73DAE" w:rsidRDefault="003C3DDA"/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6F59F6" w14:textId="77777777" w:rsidR="003C3DDA" w:rsidRPr="00C73DAE" w:rsidRDefault="00C73DAE">
            <w:r w:rsidRPr="00C73DAE">
              <w:t>REF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DB2EAD" w14:textId="77777777" w:rsidR="003C3DDA" w:rsidRPr="00C73DAE" w:rsidRDefault="00C73DAE">
            <w:r w:rsidRPr="00C73DAE">
              <w:t>REF</w:t>
            </w:r>
          </w:p>
        </w:tc>
        <w:tc>
          <w:tcPr>
            <w:tcW w:w="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9A6383" w14:textId="77777777" w:rsidR="003C3DDA" w:rsidRPr="00C73DAE" w:rsidRDefault="003C3DDA"/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E86911" w14:textId="77777777" w:rsidR="003C3DDA" w:rsidRPr="00C73DAE" w:rsidRDefault="00C73DAE">
            <w:r w:rsidRPr="00C73DAE">
              <w:t>REF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1367CC" w14:textId="77777777" w:rsidR="003C3DDA" w:rsidRPr="00C73DAE" w:rsidRDefault="00C73DAE">
            <w:r w:rsidRPr="00C73DAE">
              <w:t>REF</w:t>
            </w:r>
          </w:p>
        </w:tc>
      </w:tr>
      <w:tr w:rsidR="003C3DDA" w:rsidRPr="00C73DAE" w14:paraId="4E87C933" w14:textId="77777777">
        <w:trPr>
          <w:trHeight w:val="405"/>
        </w:trPr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8449F1" w14:textId="77777777" w:rsidR="003C3DDA" w:rsidRPr="00C73DAE" w:rsidRDefault="00C73DAE">
            <w:r w:rsidRPr="00C73DAE">
              <w:t xml:space="preserve">  Normal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157F75" w14:textId="77777777" w:rsidR="003C3DDA" w:rsidRPr="00C73DAE" w:rsidRDefault="00C73DAE">
            <w:r w:rsidRPr="00C73DAE">
              <w:t>80,703</w:t>
            </w:r>
          </w:p>
        </w:tc>
        <w:tc>
          <w:tcPr>
            <w:tcW w:w="2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C7B4B3" w14:textId="77777777" w:rsidR="003C3DDA" w:rsidRPr="00C73DAE" w:rsidRDefault="00C73DAE">
            <w:r w:rsidRPr="00C73DAE">
              <w:t>2,281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6C00FC" w14:textId="77777777" w:rsidR="003C3DDA" w:rsidRPr="00C73DAE" w:rsidRDefault="00C73DAE">
            <w:r w:rsidRPr="00C73DAE">
              <w:t>78,422</w:t>
            </w:r>
          </w:p>
        </w:tc>
        <w:tc>
          <w:tcPr>
            <w:tcW w:w="6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6E81BD" w14:textId="77777777" w:rsidR="003C3DDA" w:rsidRPr="00C73DAE" w:rsidRDefault="00C73DAE">
            <w:r w:rsidRPr="00C73DAE">
              <w:t>2.28</w:t>
            </w:r>
          </w:p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74005B" w14:textId="77777777" w:rsidR="003C3DDA" w:rsidRPr="00C73DAE" w:rsidRDefault="00C73DAE">
            <w:r w:rsidRPr="00C73DAE">
              <w:t>-1.16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3E94F3" w14:textId="77777777" w:rsidR="003C3DDA" w:rsidRPr="00C73DAE" w:rsidRDefault="00C73DAE">
            <w:r w:rsidRPr="00C73DAE">
              <w:t>0.31 (0.28-0.35)</w:t>
            </w:r>
          </w:p>
        </w:tc>
        <w:tc>
          <w:tcPr>
            <w:tcW w:w="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E50BB6" w14:textId="77777777" w:rsidR="003C3DDA" w:rsidRPr="00C73DAE" w:rsidRDefault="003C3DDA"/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FF325D" w14:textId="77777777" w:rsidR="003C3DDA" w:rsidRPr="00C73DAE" w:rsidRDefault="00C73DAE">
            <w:r w:rsidRPr="00C73DAE">
              <w:t>-1.15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3BED55" w14:textId="77777777" w:rsidR="003C3DDA" w:rsidRPr="00C73DAE" w:rsidRDefault="00C73DAE">
            <w:r w:rsidRPr="00C73DAE">
              <w:t>0.32 (0.28-0.35)</w:t>
            </w:r>
          </w:p>
        </w:tc>
        <w:tc>
          <w:tcPr>
            <w:tcW w:w="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0C9DA8" w14:textId="77777777" w:rsidR="003C3DDA" w:rsidRPr="00C73DAE" w:rsidRDefault="003C3DDA"/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0936B0" w14:textId="77777777" w:rsidR="003C3DDA" w:rsidRPr="00C73DAE" w:rsidRDefault="00C73DAE">
            <w:r w:rsidRPr="00C73DAE">
              <w:t>-0.84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83ACC4" w14:textId="77777777" w:rsidR="003C3DDA" w:rsidRPr="00C73DAE" w:rsidRDefault="00C73DAE">
            <w:r w:rsidRPr="00C73DAE">
              <w:t>0.43 (0.39-0.48)</w:t>
            </w:r>
          </w:p>
        </w:tc>
      </w:tr>
      <w:tr w:rsidR="003C3DDA" w:rsidRPr="00C73DAE" w14:paraId="1B3C5BDC" w14:textId="77777777">
        <w:trPr>
          <w:trHeight w:val="405"/>
        </w:trPr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3E75E1" w14:textId="77777777" w:rsidR="003C3DDA" w:rsidRPr="00C73DAE" w:rsidRDefault="00C73DAE">
            <w:r w:rsidRPr="00C73DAE">
              <w:t xml:space="preserve">  Ideal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3D1619" w14:textId="77777777" w:rsidR="003C3DDA" w:rsidRPr="00C73DAE" w:rsidRDefault="00C73DAE">
            <w:r w:rsidRPr="00C73DAE">
              <w:t>77,778</w:t>
            </w:r>
          </w:p>
        </w:tc>
        <w:tc>
          <w:tcPr>
            <w:tcW w:w="2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85A35D" w14:textId="77777777" w:rsidR="003C3DDA" w:rsidRPr="00C73DAE" w:rsidRDefault="00C73DAE">
            <w:r w:rsidRPr="00C73DAE">
              <w:t>1,116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D8D7EF" w14:textId="77777777" w:rsidR="003C3DDA" w:rsidRPr="00C73DAE" w:rsidRDefault="00C73DAE">
            <w:r w:rsidRPr="00C73DAE">
              <w:t>76,662</w:t>
            </w:r>
          </w:p>
        </w:tc>
        <w:tc>
          <w:tcPr>
            <w:tcW w:w="6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E0F206" w14:textId="77777777" w:rsidR="003C3DDA" w:rsidRPr="00C73DAE" w:rsidRDefault="00C73DAE">
            <w:r w:rsidRPr="00C73DAE">
              <w:t>1.14</w:t>
            </w:r>
          </w:p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B18FF2" w14:textId="77777777" w:rsidR="003C3DDA" w:rsidRPr="00C73DAE" w:rsidRDefault="00C73DAE">
            <w:r w:rsidRPr="00C73DAE">
              <w:t>-1.85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EC007E" w14:textId="77777777" w:rsidR="003C3DDA" w:rsidRPr="00C73DAE" w:rsidRDefault="00C73DAE">
            <w:r w:rsidRPr="00C73DAE">
              <w:t>0.16 (0.14-0.18)</w:t>
            </w:r>
          </w:p>
        </w:tc>
        <w:tc>
          <w:tcPr>
            <w:tcW w:w="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DBC9DA" w14:textId="77777777" w:rsidR="003C3DDA" w:rsidRPr="00C73DAE" w:rsidRDefault="003C3DDA"/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DB6F22" w14:textId="77777777" w:rsidR="003C3DDA" w:rsidRPr="00C73DAE" w:rsidRDefault="00C73DAE">
            <w:r w:rsidRPr="00C73DAE">
              <w:t>-1.82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435B5E" w14:textId="77777777" w:rsidR="003C3DDA" w:rsidRPr="00C73DAE" w:rsidRDefault="00C73DAE">
            <w:r w:rsidRPr="00C73DAE">
              <w:t>0.16 (0.14-0.18)</w:t>
            </w:r>
          </w:p>
        </w:tc>
        <w:tc>
          <w:tcPr>
            <w:tcW w:w="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151432" w14:textId="77777777" w:rsidR="003C3DDA" w:rsidRPr="00C73DAE" w:rsidRDefault="003C3DDA"/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B47D21" w14:textId="77777777" w:rsidR="003C3DDA" w:rsidRPr="00C73DAE" w:rsidRDefault="00C73DAE">
            <w:r w:rsidRPr="00C73DAE">
              <w:t>-1.28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315951" w14:textId="77777777" w:rsidR="003C3DDA" w:rsidRPr="00C73DAE" w:rsidRDefault="00C73DAE">
            <w:r w:rsidRPr="00C73DAE">
              <w:t>0.28 (0.25-0.31)</w:t>
            </w:r>
          </w:p>
        </w:tc>
      </w:tr>
      <w:tr w:rsidR="003C3DDA" w:rsidRPr="00C73DAE" w14:paraId="2B2984A2" w14:textId="77777777">
        <w:trPr>
          <w:trHeight w:val="405"/>
        </w:trPr>
        <w:tc>
          <w:tcPr>
            <w:tcW w:w="657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759CBBD1" w14:textId="77777777" w:rsidR="003C3DDA" w:rsidRPr="00C73DAE" w:rsidRDefault="00C73DAE">
            <w:r w:rsidRPr="00C73DAE">
              <w:t xml:space="preserve">  Optimal </w:t>
            </w:r>
          </w:p>
        </w:tc>
        <w:tc>
          <w:tcPr>
            <w:tcW w:w="347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8DE4A46" w14:textId="77777777" w:rsidR="003C3DDA" w:rsidRPr="00C73DAE" w:rsidRDefault="00C73DAE">
            <w:r w:rsidRPr="00C73DAE">
              <w:t>192,115</w:t>
            </w:r>
          </w:p>
        </w:tc>
        <w:tc>
          <w:tcPr>
            <w:tcW w:w="266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2D410F6" w14:textId="77777777" w:rsidR="003C3DDA" w:rsidRPr="00C73DAE" w:rsidRDefault="00C73DAE">
            <w:r w:rsidRPr="00C73DAE">
              <w:t>895</w:t>
            </w:r>
          </w:p>
        </w:tc>
        <w:tc>
          <w:tcPr>
            <w:tcW w:w="347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3C9B6351" w14:textId="77777777" w:rsidR="003C3DDA" w:rsidRPr="00C73DAE" w:rsidRDefault="00C73DAE">
            <w:r w:rsidRPr="00C73DAE">
              <w:t>191,220</w:t>
            </w:r>
          </w:p>
        </w:tc>
        <w:tc>
          <w:tcPr>
            <w:tcW w:w="626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303DEBE0" w14:textId="77777777" w:rsidR="003C3DDA" w:rsidRPr="00C73DAE" w:rsidRDefault="00C73DAE">
            <w:r w:rsidRPr="00C73DAE">
              <w:t>0.38</w:t>
            </w:r>
          </w:p>
        </w:tc>
        <w:tc>
          <w:tcPr>
            <w:tcW w:w="25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528EB4DC" w14:textId="77777777" w:rsidR="003C3DDA" w:rsidRPr="00C73DAE" w:rsidRDefault="00C73DAE">
            <w:r w:rsidRPr="00C73DAE">
              <w:t>-2.98</w:t>
            </w:r>
          </w:p>
        </w:tc>
        <w:tc>
          <w:tcPr>
            <w:tcW w:w="610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7BD3683" w14:textId="77777777" w:rsidR="003C3DDA" w:rsidRPr="00C73DAE" w:rsidRDefault="00C73DAE">
            <w:r w:rsidRPr="00C73DAE">
              <w:t>0.05 (0.05-0.06)</w:t>
            </w:r>
          </w:p>
        </w:tc>
        <w:tc>
          <w:tcPr>
            <w:tcW w:w="86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0E10A38" w14:textId="77777777" w:rsidR="003C3DDA" w:rsidRPr="00C73DAE" w:rsidRDefault="003C3DDA"/>
        </w:tc>
        <w:tc>
          <w:tcPr>
            <w:tcW w:w="25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451DCE4" w14:textId="77777777" w:rsidR="003C3DDA" w:rsidRPr="00C73DAE" w:rsidRDefault="00C73DAE">
            <w:r w:rsidRPr="00C73DAE">
              <w:t>-2.86</w:t>
            </w:r>
          </w:p>
        </w:tc>
        <w:tc>
          <w:tcPr>
            <w:tcW w:w="610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393C270" w14:textId="77777777" w:rsidR="003C3DDA" w:rsidRPr="00C73DAE" w:rsidRDefault="00C73DAE">
            <w:r w:rsidRPr="00C73DAE">
              <w:t>0.06 (0.05-0.06)</w:t>
            </w:r>
          </w:p>
        </w:tc>
        <w:tc>
          <w:tcPr>
            <w:tcW w:w="86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76971196" w14:textId="77777777" w:rsidR="003C3DDA" w:rsidRPr="00C73DAE" w:rsidRDefault="003C3DDA"/>
        </w:tc>
        <w:tc>
          <w:tcPr>
            <w:tcW w:w="25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C8A8B99" w14:textId="77777777" w:rsidR="003C3DDA" w:rsidRPr="00C73DAE" w:rsidRDefault="00C73DAE">
            <w:r w:rsidRPr="00C73DAE">
              <w:t>-2.10</w:t>
            </w:r>
          </w:p>
        </w:tc>
        <w:tc>
          <w:tcPr>
            <w:tcW w:w="610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A1A39D6" w14:textId="77777777" w:rsidR="003C3DDA" w:rsidRPr="00C73DAE" w:rsidRDefault="00C73DAE">
            <w:r w:rsidRPr="00C73DAE">
              <w:t>0.12 (0.11-0.14)</w:t>
            </w:r>
          </w:p>
        </w:tc>
      </w:tr>
    </w:tbl>
    <w:p w14:paraId="72D21609" w14:textId="77777777" w:rsidR="003C3DDA" w:rsidRPr="00C73DAE" w:rsidRDefault="00C73DAE">
      <w:pPr>
        <w:pStyle w:val="NormalWeb"/>
        <w:rPr>
          <w:rFonts w:eastAsiaTheme="minorEastAsia"/>
        </w:rPr>
      </w:pPr>
      <w:r w:rsidRPr="00C73DAE">
        <w:rPr>
          <w:rFonts w:eastAsia="DengXian"/>
        </w:rPr>
        <w:t>Note</w:t>
      </w:r>
      <w:r w:rsidRPr="00C73DAE">
        <w:t xml:space="preserve">: * Model 1: unadjusted; †Model 2: adjusted for sex, age; ‡Model 3: adjusted for sex, age, BMI, </w:t>
      </w:r>
      <w:r w:rsidRPr="00C73DAE">
        <w:t>TDI, MET, smoking, drink, diabetes, hypertension.</w:t>
      </w:r>
    </w:p>
    <w:p w14:paraId="00A459A6" w14:textId="77777777" w:rsidR="003C3DDA" w:rsidRPr="00C73DAE" w:rsidRDefault="00C73DAE">
      <w:r w:rsidRPr="00C73DAE">
        <w:br w:type="page"/>
      </w:r>
    </w:p>
    <w:p w14:paraId="3C0FEAE1" w14:textId="77777777" w:rsidR="003C3DDA" w:rsidRPr="00C73DAE" w:rsidRDefault="003C3DDA">
      <w:pPr>
        <w:pStyle w:val="NormalWeb"/>
        <w:sectPr w:rsidR="003C3DDA" w:rsidRPr="00C73DAE">
          <w:pgSz w:w="16838" w:h="11906" w:orient="landscape"/>
          <w:pgMar w:top="1797" w:right="1440" w:bottom="1797" w:left="1440" w:header="851" w:footer="992" w:gutter="0"/>
          <w:cols w:space="425"/>
          <w:docGrid w:type="lines" w:linePitch="312"/>
        </w:sectPr>
      </w:pPr>
    </w:p>
    <w:p w14:paraId="49B28EB5" w14:textId="77777777" w:rsidR="003C3DDA" w:rsidRPr="00C73DAE" w:rsidRDefault="00C73DAE">
      <w:r w:rsidRPr="00C73DAE">
        <w:lastRenderedPageBreak/>
        <w:t>Supplementary Table 4. Sensitivity analysis excludes healthy sleep pattern scores and risk of onset of OSA in snoring participants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1583"/>
        <w:gridCol w:w="983"/>
        <w:gridCol w:w="930"/>
        <w:gridCol w:w="1012"/>
        <w:gridCol w:w="1350"/>
        <w:gridCol w:w="716"/>
        <w:gridCol w:w="1776"/>
        <w:gridCol w:w="402"/>
        <w:gridCol w:w="716"/>
        <w:gridCol w:w="1776"/>
        <w:gridCol w:w="222"/>
        <w:gridCol w:w="716"/>
        <w:gridCol w:w="1776"/>
      </w:tblGrid>
      <w:tr w:rsidR="003C3DDA" w:rsidRPr="00C73DAE" w14:paraId="276FF037" w14:textId="77777777">
        <w:trPr>
          <w:trHeight w:val="405"/>
        </w:trPr>
        <w:tc>
          <w:tcPr>
            <w:tcW w:w="506" w:type="pct"/>
            <w:vMerge w:val="restart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2199A4E" w14:textId="77777777" w:rsidR="003C3DDA" w:rsidRPr="00C73DAE" w:rsidRDefault="00C73DAE">
            <w:r w:rsidRPr="00C73DAE">
              <w:rPr>
                <w:rFonts w:hint="eastAsia"/>
              </w:rPr>
              <w:t>S</w:t>
            </w:r>
            <w:r w:rsidRPr="00C73DAE">
              <w:t>leep pattern</w:t>
            </w:r>
          </w:p>
        </w:tc>
        <w:tc>
          <w:tcPr>
            <w:tcW w:w="380" w:type="pct"/>
            <w:vMerge w:val="restart"/>
            <w:tcBorders>
              <w:top w:val="single" w:sz="12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0B419967" w14:textId="77777777" w:rsidR="003C3DDA" w:rsidRPr="00C73DAE" w:rsidRDefault="00C73DAE">
            <w:r w:rsidRPr="00C73DAE">
              <w:t>A</w:t>
            </w:r>
            <w:r w:rsidRPr="00C73DAE">
              <w:rPr>
                <w:rFonts w:hint="eastAsia"/>
              </w:rPr>
              <w:t>ll</w:t>
            </w:r>
          </w:p>
        </w:tc>
        <w:tc>
          <w:tcPr>
            <w:tcW w:w="369" w:type="pct"/>
            <w:vMerge w:val="restart"/>
            <w:tcBorders>
              <w:top w:val="single" w:sz="12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6EA6A994" w14:textId="77777777" w:rsidR="003C3DDA" w:rsidRPr="00C73DAE" w:rsidRDefault="00C73DAE">
            <w:r w:rsidRPr="00C73DAE">
              <w:t>Case</w:t>
            </w:r>
          </w:p>
        </w:tc>
        <w:tc>
          <w:tcPr>
            <w:tcW w:w="380" w:type="pct"/>
            <w:vMerge w:val="restart"/>
            <w:tcBorders>
              <w:top w:val="single" w:sz="12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0AC49691" w14:textId="77777777" w:rsidR="003C3DDA" w:rsidRPr="00C73DAE" w:rsidRDefault="00C73DAE">
            <w:r w:rsidRPr="00C73DAE">
              <w:t>Control</w:t>
            </w:r>
          </w:p>
        </w:tc>
        <w:tc>
          <w:tcPr>
            <w:tcW w:w="481" w:type="pct"/>
            <w:vMerge w:val="restart"/>
            <w:tcBorders>
              <w:top w:val="single" w:sz="12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32D0FFA2" w14:textId="77777777" w:rsidR="003C3DDA" w:rsidRPr="00C73DAE" w:rsidRDefault="00C73DAE">
            <w:r w:rsidRPr="00C73DAE">
              <w:t>Cases/1000 PYs</w:t>
            </w:r>
          </w:p>
        </w:tc>
        <w:tc>
          <w:tcPr>
            <w:tcW w:w="867" w:type="pct"/>
            <w:gridSpan w:val="2"/>
            <w:tcBorders>
              <w:top w:val="single" w:sz="12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16EBC438" w14:textId="77777777" w:rsidR="003C3DDA" w:rsidRPr="00C73DAE" w:rsidRDefault="00C73DAE">
            <w:r w:rsidRPr="00C73DAE">
              <w:t>Model1*</w:t>
            </w:r>
          </w:p>
        </w:tc>
        <w:tc>
          <w:tcPr>
            <w:tcW w:w="190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D34E11" w14:textId="77777777" w:rsidR="003C3DDA" w:rsidRPr="00C73DAE" w:rsidRDefault="003C3DDA"/>
        </w:tc>
        <w:tc>
          <w:tcPr>
            <w:tcW w:w="867" w:type="pct"/>
            <w:gridSpan w:val="2"/>
            <w:tcBorders>
              <w:top w:val="single" w:sz="12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5E66C514" w14:textId="77777777" w:rsidR="003C3DDA" w:rsidRPr="00C73DAE" w:rsidRDefault="00C73DAE">
            <w:r w:rsidRPr="00C73DAE">
              <w:t>Model2†</w:t>
            </w:r>
          </w:p>
        </w:tc>
        <w:tc>
          <w:tcPr>
            <w:tcW w:w="93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A3877A" w14:textId="77777777" w:rsidR="003C3DDA" w:rsidRPr="00C73DAE" w:rsidRDefault="003C3DDA"/>
        </w:tc>
        <w:tc>
          <w:tcPr>
            <w:tcW w:w="867" w:type="pct"/>
            <w:gridSpan w:val="2"/>
            <w:tcBorders>
              <w:top w:val="single" w:sz="12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47912CC9" w14:textId="77777777" w:rsidR="003C3DDA" w:rsidRPr="00C73DAE" w:rsidRDefault="00C73DAE">
            <w:r w:rsidRPr="00C73DAE">
              <w:t>Model3‡</w:t>
            </w:r>
          </w:p>
        </w:tc>
      </w:tr>
      <w:tr w:rsidR="003C3DDA" w:rsidRPr="00C73DAE" w14:paraId="7C055BAF" w14:textId="77777777">
        <w:trPr>
          <w:trHeight w:val="405"/>
        </w:trPr>
        <w:tc>
          <w:tcPr>
            <w:tcW w:w="506" w:type="pct"/>
            <w:vMerge/>
            <w:tcBorders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0C5F359E" w14:textId="77777777" w:rsidR="003C3DDA" w:rsidRPr="00C73DAE" w:rsidRDefault="003C3DDA"/>
        </w:tc>
        <w:tc>
          <w:tcPr>
            <w:tcW w:w="380" w:type="pct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3B989463" w14:textId="77777777" w:rsidR="003C3DDA" w:rsidRPr="00C73DAE" w:rsidRDefault="003C3DDA"/>
        </w:tc>
        <w:tc>
          <w:tcPr>
            <w:tcW w:w="369" w:type="pct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67817753" w14:textId="77777777" w:rsidR="003C3DDA" w:rsidRPr="00C73DAE" w:rsidRDefault="003C3DDA"/>
        </w:tc>
        <w:tc>
          <w:tcPr>
            <w:tcW w:w="380" w:type="pct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6CCB916D" w14:textId="77777777" w:rsidR="003C3DDA" w:rsidRPr="00C73DAE" w:rsidRDefault="003C3DDA"/>
        </w:tc>
        <w:tc>
          <w:tcPr>
            <w:tcW w:w="481" w:type="pct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5897007A" w14:textId="77777777" w:rsidR="003C3DDA" w:rsidRPr="00C73DAE" w:rsidRDefault="003C3DDA"/>
        </w:tc>
        <w:tc>
          <w:tcPr>
            <w:tcW w:w="254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33FA2828" w14:textId="77777777" w:rsidR="003C3DDA" w:rsidRPr="00C73DAE" w:rsidRDefault="00C73DAE">
            <w:r w:rsidRPr="00C73DAE">
              <w:t>β</w:t>
            </w:r>
          </w:p>
        </w:tc>
        <w:tc>
          <w:tcPr>
            <w:tcW w:w="613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1EE34639" w14:textId="77777777" w:rsidR="003C3DDA" w:rsidRPr="00C73DAE" w:rsidRDefault="00C73DAE">
            <w:r w:rsidRPr="00C73DAE">
              <w:t>HR (95% CI)</w:t>
            </w:r>
          </w:p>
        </w:tc>
        <w:tc>
          <w:tcPr>
            <w:tcW w:w="190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1009BB52" w14:textId="77777777" w:rsidR="003C3DDA" w:rsidRPr="00C73DAE" w:rsidRDefault="003C3DDA"/>
        </w:tc>
        <w:tc>
          <w:tcPr>
            <w:tcW w:w="254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6063FE9F" w14:textId="77777777" w:rsidR="003C3DDA" w:rsidRPr="00C73DAE" w:rsidRDefault="00C73DAE">
            <w:r w:rsidRPr="00C73DAE">
              <w:t>β</w:t>
            </w:r>
          </w:p>
        </w:tc>
        <w:tc>
          <w:tcPr>
            <w:tcW w:w="613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772BFEB0" w14:textId="77777777" w:rsidR="003C3DDA" w:rsidRPr="00C73DAE" w:rsidRDefault="00C73DAE">
            <w:r w:rsidRPr="00C73DAE">
              <w:t>HR (95% CI)</w:t>
            </w:r>
          </w:p>
        </w:tc>
        <w:tc>
          <w:tcPr>
            <w:tcW w:w="93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6DD69979" w14:textId="77777777" w:rsidR="003C3DDA" w:rsidRPr="00C73DAE" w:rsidRDefault="003C3DDA"/>
        </w:tc>
        <w:tc>
          <w:tcPr>
            <w:tcW w:w="254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5CCABAC1" w14:textId="77777777" w:rsidR="003C3DDA" w:rsidRPr="00C73DAE" w:rsidRDefault="00C73DAE">
            <w:r w:rsidRPr="00C73DAE">
              <w:t>β</w:t>
            </w:r>
          </w:p>
        </w:tc>
        <w:tc>
          <w:tcPr>
            <w:tcW w:w="613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686B6B6E" w14:textId="77777777" w:rsidR="003C3DDA" w:rsidRPr="00C73DAE" w:rsidRDefault="00C73DAE">
            <w:r w:rsidRPr="00C73DAE">
              <w:t>HR (95% CI)</w:t>
            </w:r>
          </w:p>
        </w:tc>
      </w:tr>
      <w:tr w:rsidR="003C3DDA" w:rsidRPr="00C73DAE" w14:paraId="39C1082A" w14:textId="77777777">
        <w:trPr>
          <w:trHeight w:val="405"/>
        </w:trPr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9B4B06" w14:textId="77777777" w:rsidR="003C3DDA" w:rsidRPr="00C73DAE" w:rsidRDefault="00C73DAE">
            <w:r w:rsidRPr="00C73DAE">
              <w:t xml:space="preserve">  Poor 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9A082A" w14:textId="77777777" w:rsidR="003C3DDA" w:rsidRPr="00C73DAE" w:rsidRDefault="00C73DAE">
            <w:r w:rsidRPr="00C73DAE">
              <w:t>7,373</w:t>
            </w:r>
          </w:p>
        </w:tc>
        <w:tc>
          <w:tcPr>
            <w:tcW w:w="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37E4CA" w14:textId="77777777" w:rsidR="003C3DDA" w:rsidRPr="00C73DAE" w:rsidRDefault="00C73DAE">
            <w:r w:rsidRPr="00C73DAE">
              <w:t>434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50CF56" w14:textId="77777777" w:rsidR="003C3DDA" w:rsidRPr="00C73DAE" w:rsidRDefault="00C73DAE">
            <w:r w:rsidRPr="00C73DAE">
              <w:t>6,939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2EC154" w14:textId="77777777" w:rsidR="003C3DDA" w:rsidRPr="00C73DAE" w:rsidRDefault="00C73DAE">
            <w:r w:rsidRPr="00C73DAE">
              <w:t>4.85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BB7800" w14:textId="77777777" w:rsidR="003C3DDA" w:rsidRPr="00C73DAE" w:rsidRDefault="00C73DAE">
            <w:r w:rsidRPr="00C73DAE">
              <w:t>REF</w:t>
            </w:r>
          </w:p>
        </w:tc>
        <w:tc>
          <w:tcPr>
            <w:tcW w:w="6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F77296" w14:textId="77777777" w:rsidR="003C3DDA" w:rsidRPr="00C73DAE" w:rsidRDefault="00C73DAE">
            <w:r w:rsidRPr="00C73DAE">
              <w:t>REF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F3D57C" w14:textId="77777777" w:rsidR="003C3DDA" w:rsidRPr="00C73DAE" w:rsidRDefault="003C3DDA"/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51CC97" w14:textId="77777777" w:rsidR="003C3DDA" w:rsidRPr="00C73DAE" w:rsidRDefault="00C73DAE">
            <w:r w:rsidRPr="00C73DAE">
              <w:t>REF</w:t>
            </w:r>
          </w:p>
        </w:tc>
        <w:tc>
          <w:tcPr>
            <w:tcW w:w="6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228ED3" w14:textId="77777777" w:rsidR="003C3DDA" w:rsidRPr="00C73DAE" w:rsidRDefault="00C73DAE">
            <w:r w:rsidRPr="00C73DAE">
              <w:t>REF</w:t>
            </w:r>
          </w:p>
        </w:tc>
        <w:tc>
          <w:tcPr>
            <w:tcW w:w="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CE29EA" w14:textId="77777777" w:rsidR="003C3DDA" w:rsidRPr="00C73DAE" w:rsidRDefault="003C3DDA"/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2ADA30" w14:textId="77777777" w:rsidR="003C3DDA" w:rsidRPr="00C73DAE" w:rsidRDefault="00C73DAE">
            <w:r w:rsidRPr="00C73DAE">
              <w:t>REF</w:t>
            </w:r>
          </w:p>
        </w:tc>
        <w:tc>
          <w:tcPr>
            <w:tcW w:w="6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0137A8" w14:textId="77777777" w:rsidR="003C3DDA" w:rsidRPr="00C73DAE" w:rsidRDefault="00C73DAE">
            <w:r w:rsidRPr="00C73DAE">
              <w:t>REF</w:t>
            </w:r>
          </w:p>
        </w:tc>
      </w:tr>
      <w:tr w:rsidR="003C3DDA" w:rsidRPr="00C73DAE" w14:paraId="4D44D052" w14:textId="77777777">
        <w:trPr>
          <w:trHeight w:val="405"/>
        </w:trPr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630ED2" w14:textId="77777777" w:rsidR="003C3DDA" w:rsidRPr="00C73DAE" w:rsidRDefault="00C73DAE">
            <w:r w:rsidRPr="00C73DAE">
              <w:t xml:space="preserve">  Normal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3C66C8" w14:textId="77777777" w:rsidR="003C3DDA" w:rsidRPr="00C73DAE" w:rsidRDefault="00C73DAE">
            <w:r w:rsidRPr="00C73DAE">
              <w:t>211,718</w:t>
            </w:r>
          </w:p>
        </w:tc>
        <w:tc>
          <w:tcPr>
            <w:tcW w:w="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3FCDFD" w14:textId="77777777" w:rsidR="003C3DDA" w:rsidRPr="00C73DAE" w:rsidRDefault="00C73DAE">
            <w:r w:rsidRPr="00C73DAE">
              <w:t>3,270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CE39C1" w14:textId="77777777" w:rsidR="003C3DDA" w:rsidRPr="00C73DAE" w:rsidRDefault="00C73DAE">
            <w:r w:rsidRPr="00C73DAE">
              <w:t>208,448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8A6898" w14:textId="77777777" w:rsidR="003C3DDA" w:rsidRPr="00C73DAE" w:rsidRDefault="00C73DAE">
            <w:r w:rsidRPr="00C73DAE">
              <w:t>2.17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DB7400" w14:textId="77777777" w:rsidR="003C3DDA" w:rsidRPr="00C73DAE" w:rsidRDefault="00C73DAE">
            <w:r w:rsidRPr="00C73DAE">
              <w:t>-1.38</w:t>
            </w:r>
          </w:p>
        </w:tc>
        <w:tc>
          <w:tcPr>
            <w:tcW w:w="6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FDE33D" w14:textId="77777777" w:rsidR="003C3DDA" w:rsidRPr="00C73DAE" w:rsidRDefault="00C73DAE">
            <w:r w:rsidRPr="00C73DAE">
              <w:t>0.25 (0.23-0.28)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0380B0" w14:textId="77777777" w:rsidR="003C3DDA" w:rsidRPr="00C73DAE" w:rsidRDefault="003C3DDA"/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6CBE92" w14:textId="77777777" w:rsidR="003C3DDA" w:rsidRPr="00C73DAE" w:rsidRDefault="00C73DAE">
            <w:r w:rsidRPr="00C73DAE">
              <w:t>-1.39</w:t>
            </w:r>
          </w:p>
        </w:tc>
        <w:tc>
          <w:tcPr>
            <w:tcW w:w="6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D7D0B1" w14:textId="77777777" w:rsidR="003C3DDA" w:rsidRPr="00C73DAE" w:rsidRDefault="00C73DAE">
            <w:r w:rsidRPr="00C73DAE">
              <w:t>0.25 (0.22-0.27)</w:t>
            </w:r>
          </w:p>
        </w:tc>
        <w:tc>
          <w:tcPr>
            <w:tcW w:w="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6DCE20" w14:textId="77777777" w:rsidR="003C3DDA" w:rsidRPr="00C73DAE" w:rsidRDefault="003C3DDA"/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896176" w14:textId="77777777" w:rsidR="003C3DDA" w:rsidRPr="00C73DAE" w:rsidRDefault="00C73DAE">
            <w:r w:rsidRPr="00C73DAE">
              <w:t>-0.87</w:t>
            </w:r>
          </w:p>
        </w:tc>
        <w:tc>
          <w:tcPr>
            <w:tcW w:w="6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6CE2C7" w14:textId="77777777" w:rsidR="003C3DDA" w:rsidRPr="00C73DAE" w:rsidRDefault="00C73DAE">
            <w:r w:rsidRPr="00C73DAE">
              <w:t>0.42 (0.38-0.46)</w:t>
            </w:r>
          </w:p>
        </w:tc>
      </w:tr>
      <w:tr w:rsidR="003C3DDA" w:rsidRPr="00C73DAE" w14:paraId="2DE5B896" w14:textId="77777777">
        <w:trPr>
          <w:trHeight w:val="405"/>
        </w:trPr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F8C66F" w14:textId="77777777" w:rsidR="003C3DDA" w:rsidRPr="00C73DAE" w:rsidRDefault="00C73DAE">
            <w:r w:rsidRPr="00C73DAE">
              <w:t xml:space="preserve">  Ideal 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E178B3" w14:textId="77777777" w:rsidR="003C3DDA" w:rsidRPr="00C73DAE" w:rsidRDefault="00C73DAE">
            <w:r w:rsidRPr="00C73DAE">
              <w:t>92,447</w:t>
            </w:r>
          </w:p>
        </w:tc>
        <w:tc>
          <w:tcPr>
            <w:tcW w:w="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E045D7" w14:textId="77777777" w:rsidR="003C3DDA" w:rsidRPr="00C73DAE" w:rsidRDefault="00C73DAE">
            <w:r w:rsidRPr="00C73DAE">
              <w:t>537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E428A3" w14:textId="77777777" w:rsidR="003C3DDA" w:rsidRPr="00C73DAE" w:rsidRDefault="00C73DAE">
            <w:r w:rsidRPr="00C73DAE">
              <w:t>91,910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F7E5C2" w14:textId="77777777" w:rsidR="003C3DDA" w:rsidRPr="00C73DAE" w:rsidRDefault="00C73DAE">
            <w:r w:rsidRPr="00C73DAE">
              <w:t>1.39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3616BA" w14:textId="77777777" w:rsidR="003C3DDA" w:rsidRPr="00C73DAE" w:rsidRDefault="00C73DAE">
            <w:r w:rsidRPr="00C73DAE">
              <w:t>-2.37</w:t>
            </w:r>
          </w:p>
        </w:tc>
        <w:tc>
          <w:tcPr>
            <w:tcW w:w="6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12897A" w14:textId="77777777" w:rsidR="003C3DDA" w:rsidRPr="00C73DAE" w:rsidRDefault="00C73DAE">
            <w:r w:rsidRPr="00C73DAE">
              <w:t>0.09 (0.08-0.11)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30F818" w14:textId="77777777" w:rsidR="003C3DDA" w:rsidRPr="00C73DAE" w:rsidRDefault="003C3DDA"/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AA9B59" w14:textId="77777777" w:rsidR="003C3DDA" w:rsidRPr="00C73DAE" w:rsidRDefault="00C73DAE">
            <w:r w:rsidRPr="00C73DAE">
              <w:t>-2.33</w:t>
            </w:r>
          </w:p>
        </w:tc>
        <w:tc>
          <w:tcPr>
            <w:tcW w:w="6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1644A7" w14:textId="77777777" w:rsidR="003C3DDA" w:rsidRPr="00C73DAE" w:rsidRDefault="00C73DAE">
            <w:r w:rsidRPr="00C73DAE">
              <w:t>0.10 (0.09-0.11)</w:t>
            </w:r>
          </w:p>
        </w:tc>
        <w:tc>
          <w:tcPr>
            <w:tcW w:w="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5491A9" w14:textId="77777777" w:rsidR="003C3DDA" w:rsidRPr="00C73DAE" w:rsidRDefault="003C3DDA"/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64E150" w14:textId="77777777" w:rsidR="003C3DDA" w:rsidRPr="00C73DAE" w:rsidRDefault="00C73DAE">
            <w:r w:rsidRPr="00C73DAE">
              <w:t>-1.54</w:t>
            </w:r>
          </w:p>
        </w:tc>
        <w:tc>
          <w:tcPr>
            <w:tcW w:w="6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24A54A" w14:textId="77777777" w:rsidR="003C3DDA" w:rsidRPr="00C73DAE" w:rsidRDefault="00C73DAE">
            <w:r w:rsidRPr="00C73DAE">
              <w:t>0.21 (0.19-0.24)</w:t>
            </w:r>
          </w:p>
        </w:tc>
      </w:tr>
      <w:tr w:rsidR="003C3DDA" w:rsidRPr="00C73DAE" w14:paraId="395F5591" w14:textId="77777777">
        <w:trPr>
          <w:trHeight w:val="405"/>
        </w:trPr>
        <w:tc>
          <w:tcPr>
            <w:tcW w:w="506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60E72EE1" w14:textId="77777777" w:rsidR="003C3DDA" w:rsidRPr="00C73DAE" w:rsidRDefault="00C73DAE">
            <w:r w:rsidRPr="00C73DAE">
              <w:t xml:space="preserve">  Optimal </w:t>
            </w:r>
          </w:p>
        </w:tc>
        <w:tc>
          <w:tcPr>
            <w:tcW w:w="380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FFE4628" w14:textId="77777777" w:rsidR="003C3DDA" w:rsidRPr="00C73DAE" w:rsidRDefault="00C73DAE">
            <w:r w:rsidRPr="00C73DAE">
              <w:t>42,013</w:t>
            </w:r>
          </w:p>
        </w:tc>
        <w:tc>
          <w:tcPr>
            <w:tcW w:w="369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78D62CE4" w14:textId="77777777" w:rsidR="003C3DDA" w:rsidRPr="00C73DAE" w:rsidRDefault="00C73DAE">
            <w:r w:rsidRPr="00C73DAE">
              <w:t>146</w:t>
            </w:r>
          </w:p>
        </w:tc>
        <w:tc>
          <w:tcPr>
            <w:tcW w:w="380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B852827" w14:textId="77777777" w:rsidR="003C3DDA" w:rsidRPr="00C73DAE" w:rsidRDefault="00C73DAE">
            <w:r w:rsidRPr="00C73DAE">
              <w:t>41,867</w:t>
            </w:r>
          </w:p>
        </w:tc>
        <w:tc>
          <w:tcPr>
            <w:tcW w:w="48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E624DCA" w14:textId="77777777" w:rsidR="003C3DDA" w:rsidRPr="00C73DAE" w:rsidRDefault="00C73DAE">
            <w:r w:rsidRPr="00C73DAE">
              <w:t>0.89</w:t>
            </w:r>
          </w:p>
        </w:tc>
        <w:tc>
          <w:tcPr>
            <w:tcW w:w="254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C4F0E42" w14:textId="77777777" w:rsidR="003C3DDA" w:rsidRPr="00C73DAE" w:rsidRDefault="00C73DAE">
            <w:r w:rsidRPr="00C73DAE">
              <w:t>-2.88</w:t>
            </w:r>
          </w:p>
        </w:tc>
        <w:tc>
          <w:tcPr>
            <w:tcW w:w="613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6FE2C594" w14:textId="77777777" w:rsidR="003C3DDA" w:rsidRPr="00C73DAE" w:rsidRDefault="00C73DAE">
            <w:r w:rsidRPr="00C73DAE">
              <w:t>0.06 (0.05-0.07)</w:t>
            </w:r>
          </w:p>
        </w:tc>
        <w:tc>
          <w:tcPr>
            <w:tcW w:w="190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69C2A32B" w14:textId="77777777" w:rsidR="003C3DDA" w:rsidRPr="00C73DAE" w:rsidRDefault="003C3DDA"/>
        </w:tc>
        <w:tc>
          <w:tcPr>
            <w:tcW w:w="254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6AFA91BE" w14:textId="77777777" w:rsidR="003C3DDA" w:rsidRPr="00C73DAE" w:rsidRDefault="00C73DAE">
            <w:r w:rsidRPr="00C73DAE">
              <w:t>-2.83</w:t>
            </w:r>
          </w:p>
        </w:tc>
        <w:tc>
          <w:tcPr>
            <w:tcW w:w="613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9B62029" w14:textId="77777777" w:rsidR="003C3DDA" w:rsidRPr="00C73DAE" w:rsidRDefault="00C73DAE">
            <w:r w:rsidRPr="00C73DAE">
              <w:t>0.06 (0.05-0.07)</w:t>
            </w:r>
          </w:p>
        </w:tc>
        <w:tc>
          <w:tcPr>
            <w:tcW w:w="93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AFC7B5E" w14:textId="77777777" w:rsidR="003C3DDA" w:rsidRPr="00C73DAE" w:rsidRDefault="003C3DDA"/>
        </w:tc>
        <w:tc>
          <w:tcPr>
            <w:tcW w:w="254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5315A102" w14:textId="77777777" w:rsidR="003C3DDA" w:rsidRPr="00C73DAE" w:rsidRDefault="00C73DAE">
            <w:r w:rsidRPr="00C73DAE">
              <w:t>-1.88</w:t>
            </w:r>
          </w:p>
        </w:tc>
        <w:tc>
          <w:tcPr>
            <w:tcW w:w="613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7FCEBE16" w14:textId="77777777" w:rsidR="003C3DDA" w:rsidRPr="00C73DAE" w:rsidRDefault="00C73DAE">
            <w:r w:rsidRPr="00C73DAE">
              <w:t>0.15 (0.13-0.19)</w:t>
            </w:r>
          </w:p>
        </w:tc>
      </w:tr>
    </w:tbl>
    <w:p w14:paraId="19627405" w14:textId="77777777" w:rsidR="003C3DDA" w:rsidRPr="00C73DAE" w:rsidRDefault="00C73DAE">
      <w:pPr>
        <w:pStyle w:val="NormalWeb"/>
      </w:pPr>
      <w:r w:rsidRPr="00C73DAE">
        <w:t xml:space="preserve">Note: * Model 1: unadjusted; †Model 2: adjusted for </w:t>
      </w:r>
      <w:r w:rsidRPr="00C73DAE">
        <w:t>sex, age; ‡Model 3: adjusted for sex, age, BMI, TDI, MET, smoking, drink, diabetes, hypertension.</w:t>
      </w:r>
    </w:p>
    <w:p w14:paraId="71099D35" w14:textId="77777777" w:rsidR="003C3DDA" w:rsidRPr="00C73DAE" w:rsidRDefault="003C3DDA"/>
    <w:p w14:paraId="18E0FFB4" w14:textId="77777777" w:rsidR="003C3DDA" w:rsidRPr="00C73DAE" w:rsidRDefault="003C3DDA"/>
    <w:p w14:paraId="0ABE6334" w14:textId="77777777" w:rsidR="003C3DDA" w:rsidRPr="00C73DAE" w:rsidRDefault="003C3DDA"/>
    <w:p w14:paraId="44F067F4" w14:textId="77777777" w:rsidR="003C3DDA" w:rsidRPr="00C73DAE" w:rsidRDefault="003C3DDA"/>
    <w:p w14:paraId="55D0DFF8" w14:textId="77777777" w:rsidR="003C3DDA" w:rsidRPr="00C73DAE" w:rsidRDefault="003C3DDA"/>
    <w:p w14:paraId="492D0F40" w14:textId="77777777" w:rsidR="003C3DDA" w:rsidRPr="00C73DAE" w:rsidRDefault="003C3DDA"/>
    <w:p w14:paraId="60AEE224" w14:textId="77777777" w:rsidR="003C3DDA" w:rsidRPr="00C73DAE" w:rsidRDefault="003C3DDA"/>
    <w:p w14:paraId="30265B64" w14:textId="77777777" w:rsidR="003C3DDA" w:rsidRPr="00C73DAE" w:rsidRDefault="003C3DDA">
      <w:pPr>
        <w:sectPr w:rsidR="003C3DDA" w:rsidRPr="00C73DAE">
          <w:pgSz w:w="16838" w:h="11906" w:orient="landscape"/>
          <w:pgMar w:top="1797" w:right="1440" w:bottom="1797" w:left="1440" w:header="851" w:footer="992" w:gutter="0"/>
          <w:cols w:space="425"/>
          <w:docGrid w:type="linesAndChars" w:linePitch="312"/>
        </w:sectPr>
      </w:pPr>
    </w:p>
    <w:p w14:paraId="4A8CDCC6" w14:textId="77777777" w:rsidR="003C3DDA" w:rsidRPr="00C73DAE" w:rsidRDefault="00C73DAE">
      <w:r w:rsidRPr="00C73DAE">
        <w:lastRenderedPageBreak/>
        <w:t>Supplementary Table 5. SNPs significantly associated with OSA (p &lt; 5 × 10</w:t>
      </w:r>
      <w:r w:rsidRPr="00C73DAE">
        <w:rPr>
          <w:vertAlign w:val="superscript"/>
        </w:rPr>
        <w:t>−</w:t>
      </w:r>
      <w:r w:rsidRPr="00C73DAE">
        <w:rPr>
          <w:vertAlign w:val="superscript"/>
        </w:rPr>
        <w:t>6</w:t>
      </w:r>
      <w:r w:rsidRPr="00C73DAE">
        <w:t xml:space="preserve">) were detected in 210,181 UK Biobank </w:t>
      </w:r>
      <w:r w:rsidRPr="00C73DAE">
        <w:t>participants.</w:t>
      </w:r>
    </w:p>
    <w:tbl>
      <w:tblPr>
        <w:tblW w:w="5000" w:type="pct"/>
        <w:jc w:val="center"/>
        <w:tblLook w:val="04A0" w:firstRow="1" w:lastRow="0" w:firstColumn="1" w:lastColumn="0" w:noHBand="0" w:noVBand="1"/>
      </w:tblPr>
      <w:tblGrid>
        <w:gridCol w:w="580"/>
        <w:gridCol w:w="1331"/>
        <w:gridCol w:w="1370"/>
        <w:gridCol w:w="1512"/>
        <w:gridCol w:w="868"/>
        <w:gridCol w:w="2937"/>
        <w:gridCol w:w="2443"/>
        <w:gridCol w:w="1527"/>
        <w:gridCol w:w="1390"/>
      </w:tblGrid>
      <w:tr w:rsidR="003C3DDA" w:rsidRPr="00C73DAE" w14:paraId="560629C9" w14:textId="77777777">
        <w:trPr>
          <w:trHeight w:val="630"/>
          <w:jc w:val="center"/>
        </w:trPr>
        <w:tc>
          <w:tcPr>
            <w:tcW w:w="208" w:type="pct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</w:tcPr>
          <w:p w14:paraId="18FE82C8" w14:textId="77777777" w:rsidR="003C3DDA" w:rsidRPr="00C73DAE" w:rsidRDefault="00C73DAE">
            <w:r w:rsidRPr="00C73DAE">
              <w:t>chr</w:t>
            </w:r>
          </w:p>
        </w:tc>
        <w:tc>
          <w:tcPr>
            <w:tcW w:w="477" w:type="pct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</w:tcPr>
          <w:p w14:paraId="76EBE6E1" w14:textId="77777777" w:rsidR="003C3DDA" w:rsidRPr="00C73DAE" w:rsidRDefault="00C73DAE">
            <w:r w:rsidRPr="00C73DAE">
              <w:t>pos</w:t>
            </w:r>
          </w:p>
        </w:tc>
        <w:tc>
          <w:tcPr>
            <w:tcW w:w="491" w:type="pct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</w:tcPr>
          <w:p w14:paraId="530536BB" w14:textId="77777777" w:rsidR="003C3DDA" w:rsidRPr="00C73DAE" w:rsidRDefault="00C73DAE">
            <w:r w:rsidRPr="00C73DAE">
              <w:t>p</w:t>
            </w:r>
          </w:p>
        </w:tc>
        <w:tc>
          <w:tcPr>
            <w:tcW w:w="542" w:type="pct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</w:tcPr>
          <w:p w14:paraId="0A117A7B" w14:textId="77777777" w:rsidR="003C3DDA" w:rsidRPr="00C73DAE" w:rsidRDefault="00C73DAE">
            <w:r w:rsidRPr="00C73DAE">
              <w:t>ID</w:t>
            </w:r>
          </w:p>
        </w:tc>
        <w:tc>
          <w:tcPr>
            <w:tcW w:w="311" w:type="pct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</w:tcPr>
          <w:p w14:paraId="5B946C4A" w14:textId="77777777" w:rsidR="003C3DDA" w:rsidRPr="00C73DAE" w:rsidRDefault="00C73DAE">
            <w:r w:rsidRPr="00C73DAE">
              <w:t>ref/alt</w:t>
            </w:r>
          </w:p>
        </w:tc>
        <w:tc>
          <w:tcPr>
            <w:tcW w:w="1052" w:type="pct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</w:tcPr>
          <w:p w14:paraId="680B4825" w14:textId="77777777" w:rsidR="003C3DDA" w:rsidRPr="00C73DAE" w:rsidRDefault="00C73DAE">
            <w:r w:rsidRPr="00C73DAE">
              <w:t>gene_locus</w:t>
            </w:r>
          </w:p>
        </w:tc>
        <w:tc>
          <w:tcPr>
            <w:tcW w:w="872" w:type="pct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</w:tcPr>
          <w:p w14:paraId="13DB978C" w14:textId="77777777" w:rsidR="003C3DDA" w:rsidRPr="00C73DAE" w:rsidRDefault="00C73DAE">
            <w:r w:rsidRPr="00C73DAE">
              <w:t>tf_motif</w:t>
            </w:r>
          </w:p>
        </w:tc>
        <w:tc>
          <w:tcPr>
            <w:tcW w:w="547" w:type="pct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</w:tcPr>
          <w:p w14:paraId="6A51A31C" w14:textId="77777777" w:rsidR="003C3DDA" w:rsidRPr="00C73DAE" w:rsidRDefault="00C73DAE">
            <w:r w:rsidRPr="00C73DAE">
              <w:t>top_lead_ID</w:t>
            </w:r>
          </w:p>
        </w:tc>
        <w:tc>
          <w:tcPr>
            <w:tcW w:w="498" w:type="pct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</w:tcPr>
          <w:p w14:paraId="58EB4D6D" w14:textId="77777777" w:rsidR="003C3DDA" w:rsidRPr="00C73DAE" w:rsidRDefault="00C73DAE">
            <w:r w:rsidRPr="00C73DAE">
              <w:t>top_lead_p</w:t>
            </w:r>
          </w:p>
        </w:tc>
      </w:tr>
      <w:tr w:rsidR="003C3DDA" w:rsidRPr="00C73DAE" w14:paraId="2E3546AB" w14:textId="77777777">
        <w:trPr>
          <w:trHeight w:val="360"/>
          <w:jc w:val="center"/>
        </w:trPr>
        <w:tc>
          <w:tcPr>
            <w:tcW w:w="208" w:type="pct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7DE008" w14:textId="77777777" w:rsidR="003C3DDA" w:rsidRPr="00C73DAE" w:rsidRDefault="00C73DAE">
            <w:r w:rsidRPr="00C73DAE">
              <w:t>7</w:t>
            </w:r>
          </w:p>
        </w:tc>
        <w:tc>
          <w:tcPr>
            <w:tcW w:w="477" w:type="pct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086ED9" w14:textId="77777777" w:rsidR="003C3DDA" w:rsidRPr="00C73DAE" w:rsidRDefault="00C73DAE">
            <w:r w:rsidRPr="00C73DAE">
              <w:t>118085349</w:t>
            </w:r>
          </w:p>
        </w:tc>
        <w:tc>
          <w:tcPr>
            <w:tcW w:w="491" w:type="pct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912971" w14:textId="77777777" w:rsidR="003C3DDA" w:rsidRPr="00C73DAE" w:rsidRDefault="00C73DAE">
            <w:r w:rsidRPr="00C73DAE">
              <w:t>5.22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8</w:t>
            </w:r>
          </w:p>
        </w:tc>
        <w:tc>
          <w:tcPr>
            <w:tcW w:w="542" w:type="pct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EF86C8" w14:textId="77777777" w:rsidR="003C3DDA" w:rsidRPr="00C73DAE" w:rsidRDefault="00C73DAE">
            <w:r w:rsidRPr="00C73DAE">
              <w:t>rs185008190</w:t>
            </w:r>
          </w:p>
        </w:tc>
        <w:tc>
          <w:tcPr>
            <w:tcW w:w="311" w:type="pct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125903" w14:textId="77777777" w:rsidR="003C3DDA" w:rsidRPr="00C73DAE" w:rsidRDefault="00C73DAE">
            <w:r w:rsidRPr="00C73DAE">
              <w:t>C/T</w:t>
            </w:r>
          </w:p>
        </w:tc>
        <w:tc>
          <w:tcPr>
            <w:tcW w:w="1052" w:type="pct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ED7DF6" w14:textId="77777777" w:rsidR="003C3DDA" w:rsidRPr="00C73DAE" w:rsidRDefault="00C73DAE">
            <w:r w:rsidRPr="00C73DAE">
              <w:t>ANKRD7</w:t>
            </w:r>
          </w:p>
        </w:tc>
        <w:tc>
          <w:tcPr>
            <w:tcW w:w="872" w:type="pct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063736" w14:textId="77777777" w:rsidR="003C3DDA" w:rsidRPr="00C73DAE" w:rsidRDefault="00C73DAE">
            <w:r w:rsidRPr="00C73DAE">
              <w:t>STAT3_HM01147</w:t>
            </w:r>
          </w:p>
        </w:tc>
        <w:tc>
          <w:tcPr>
            <w:tcW w:w="547" w:type="pct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80DB60" w14:textId="77777777" w:rsidR="003C3DDA" w:rsidRPr="00C73DAE" w:rsidRDefault="00C73DAE">
            <w:r w:rsidRPr="00C73DAE">
              <w:t>rs185008190</w:t>
            </w:r>
          </w:p>
        </w:tc>
        <w:tc>
          <w:tcPr>
            <w:tcW w:w="498" w:type="pct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6CB3A9" w14:textId="77777777" w:rsidR="003C3DDA" w:rsidRPr="00C73DAE" w:rsidRDefault="00C73DAE">
            <w:r w:rsidRPr="00C73DAE">
              <w:t>5.22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8</w:t>
            </w:r>
          </w:p>
        </w:tc>
      </w:tr>
      <w:tr w:rsidR="003C3DDA" w:rsidRPr="00C73DAE" w14:paraId="29202FA5" w14:textId="77777777">
        <w:trPr>
          <w:trHeight w:val="315"/>
          <w:jc w:val="center"/>
        </w:trPr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E4D3A7" w14:textId="77777777" w:rsidR="003C3DDA" w:rsidRPr="00C73DAE" w:rsidRDefault="00C73DAE">
            <w:r w:rsidRPr="00C73DAE">
              <w:t>7</w:t>
            </w: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989D17" w14:textId="77777777" w:rsidR="003C3DDA" w:rsidRPr="00C73DAE" w:rsidRDefault="00C73DAE">
            <w:r w:rsidRPr="00C73DAE">
              <w:t>118083867</w:t>
            </w:r>
          </w:p>
        </w:tc>
        <w:tc>
          <w:tcPr>
            <w:tcW w:w="4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CF32A7" w14:textId="77777777" w:rsidR="003C3DDA" w:rsidRPr="00C73DAE" w:rsidRDefault="00C73DAE">
            <w:r w:rsidRPr="00C73DAE">
              <w:t>1.41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7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D70C74" w14:textId="77777777" w:rsidR="003C3DDA" w:rsidRPr="00C73DAE" w:rsidRDefault="00C73DAE">
            <w:r w:rsidRPr="00C73DAE">
              <w:t>rs185340414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05B701" w14:textId="77777777" w:rsidR="003C3DDA" w:rsidRPr="00C73DAE" w:rsidRDefault="003C3DDA"/>
        </w:tc>
        <w:tc>
          <w:tcPr>
            <w:tcW w:w="10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4A5451" w14:textId="77777777" w:rsidR="003C3DDA" w:rsidRPr="00C73DAE" w:rsidRDefault="003C3DDA"/>
        </w:tc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916EAF" w14:textId="77777777" w:rsidR="003C3DDA" w:rsidRPr="00C73DAE" w:rsidRDefault="003C3DDA"/>
        </w:tc>
        <w:tc>
          <w:tcPr>
            <w:tcW w:w="5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4FFF73" w14:textId="77777777" w:rsidR="003C3DDA" w:rsidRPr="00C73DAE" w:rsidRDefault="003C3DDA"/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07AA62" w14:textId="77777777" w:rsidR="003C3DDA" w:rsidRPr="00C73DAE" w:rsidRDefault="003C3DDA"/>
        </w:tc>
      </w:tr>
      <w:tr w:rsidR="003C3DDA" w:rsidRPr="00C73DAE" w14:paraId="252C81E8" w14:textId="77777777">
        <w:trPr>
          <w:trHeight w:val="315"/>
          <w:jc w:val="center"/>
        </w:trPr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D08FB4" w14:textId="77777777" w:rsidR="003C3DDA" w:rsidRPr="00C73DAE" w:rsidRDefault="00C73DAE">
            <w:r w:rsidRPr="00C73DAE">
              <w:t>1</w:t>
            </w: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25C02A" w14:textId="77777777" w:rsidR="003C3DDA" w:rsidRPr="00C73DAE" w:rsidRDefault="00C73DAE">
            <w:r w:rsidRPr="00C73DAE">
              <w:t>228253490</w:t>
            </w:r>
          </w:p>
        </w:tc>
        <w:tc>
          <w:tcPr>
            <w:tcW w:w="4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49C196" w14:textId="77777777" w:rsidR="003C3DDA" w:rsidRPr="00C73DAE" w:rsidRDefault="00C73DAE">
            <w:r w:rsidRPr="00C73DAE">
              <w:t>2.63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7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943F0E" w14:textId="77777777" w:rsidR="003C3DDA" w:rsidRPr="00C73DAE" w:rsidRDefault="00C73DAE">
            <w:r w:rsidRPr="00C73DAE">
              <w:t>rs188025436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43D254" w14:textId="77777777" w:rsidR="003C3DDA" w:rsidRPr="00C73DAE" w:rsidRDefault="003C3DDA"/>
        </w:tc>
        <w:tc>
          <w:tcPr>
            <w:tcW w:w="10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E8BCFA" w14:textId="77777777" w:rsidR="003C3DDA" w:rsidRPr="00C73DAE" w:rsidRDefault="003C3DDA"/>
        </w:tc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A6A234" w14:textId="77777777" w:rsidR="003C3DDA" w:rsidRPr="00C73DAE" w:rsidRDefault="003C3DDA"/>
        </w:tc>
        <w:tc>
          <w:tcPr>
            <w:tcW w:w="5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A98780" w14:textId="77777777" w:rsidR="003C3DDA" w:rsidRPr="00C73DAE" w:rsidRDefault="003C3DDA"/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BFEE79" w14:textId="77777777" w:rsidR="003C3DDA" w:rsidRPr="00C73DAE" w:rsidRDefault="003C3DDA"/>
        </w:tc>
      </w:tr>
      <w:tr w:rsidR="003C3DDA" w:rsidRPr="00C73DAE" w14:paraId="6B72952F" w14:textId="77777777">
        <w:trPr>
          <w:trHeight w:val="315"/>
          <w:jc w:val="center"/>
        </w:trPr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807520" w14:textId="77777777" w:rsidR="003C3DDA" w:rsidRPr="00C73DAE" w:rsidRDefault="00C73DAE">
            <w:r w:rsidRPr="00C73DAE">
              <w:t>22</w:t>
            </w: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1A3047" w14:textId="77777777" w:rsidR="003C3DDA" w:rsidRPr="00C73DAE" w:rsidRDefault="00C73DAE">
            <w:r w:rsidRPr="00C73DAE">
              <w:t>51019334</w:t>
            </w:r>
          </w:p>
        </w:tc>
        <w:tc>
          <w:tcPr>
            <w:tcW w:w="4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BB03F6" w14:textId="77777777" w:rsidR="003C3DDA" w:rsidRPr="00C73DAE" w:rsidRDefault="00C73DAE">
            <w:r w:rsidRPr="00C73DAE">
              <w:t>4.21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7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93CAFC" w14:textId="77777777" w:rsidR="003C3DDA" w:rsidRPr="00C73DAE" w:rsidRDefault="00C73DAE">
            <w:r w:rsidRPr="00C73DAE">
              <w:t>rs542838818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DEFE7C" w14:textId="77777777" w:rsidR="003C3DDA" w:rsidRPr="00C73DAE" w:rsidRDefault="00C73DAE">
            <w:r w:rsidRPr="00C73DAE">
              <w:t>G/A</w:t>
            </w:r>
          </w:p>
        </w:tc>
        <w:tc>
          <w:tcPr>
            <w:tcW w:w="10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D5CC31" w14:textId="77777777" w:rsidR="003C3DDA" w:rsidRPr="00C73DAE" w:rsidRDefault="00C73DAE">
            <w:r w:rsidRPr="00C73DAE">
              <w:t>CHKB-CPT1B</w:t>
            </w:r>
            <w:r w:rsidRPr="00C73DAE">
              <w:t>，</w:t>
            </w:r>
            <w:r w:rsidRPr="00C73DAE">
              <w:t>CHKB</w:t>
            </w:r>
          </w:p>
        </w:tc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073211" w14:textId="77777777" w:rsidR="003C3DDA" w:rsidRPr="00C73DAE" w:rsidRDefault="00C73DAE">
            <w:r w:rsidRPr="00C73DAE">
              <w:t>DNMT1_HM00745</w:t>
            </w:r>
          </w:p>
        </w:tc>
        <w:tc>
          <w:tcPr>
            <w:tcW w:w="5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188DD8" w14:textId="77777777" w:rsidR="003C3DDA" w:rsidRPr="00C73DAE" w:rsidRDefault="00C73DAE">
            <w:r w:rsidRPr="00C73DAE">
              <w:t>rs542838818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065EE1" w14:textId="77777777" w:rsidR="003C3DDA" w:rsidRPr="00C73DAE" w:rsidRDefault="00C73DAE">
            <w:r w:rsidRPr="00C73DAE">
              <w:t>4.21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7</w:t>
            </w:r>
          </w:p>
        </w:tc>
      </w:tr>
      <w:tr w:rsidR="003C3DDA" w:rsidRPr="00C73DAE" w14:paraId="6E1E6284" w14:textId="77777777">
        <w:trPr>
          <w:trHeight w:val="315"/>
          <w:jc w:val="center"/>
        </w:trPr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D215CD" w14:textId="77777777" w:rsidR="003C3DDA" w:rsidRPr="00C73DAE" w:rsidRDefault="00C73DAE">
            <w:r w:rsidRPr="00C73DAE">
              <w:t>9</w:t>
            </w: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9B1857" w14:textId="77777777" w:rsidR="003C3DDA" w:rsidRPr="00C73DAE" w:rsidRDefault="00C73DAE">
            <w:r w:rsidRPr="00C73DAE">
              <w:t>3078060</w:t>
            </w:r>
          </w:p>
        </w:tc>
        <w:tc>
          <w:tcPr>
            <w:tcW w:w="4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01844A" w14:textId="77777777" w:rsidR="003C3DDA" w:rsidRPr="00C73DAE" w:rsidRDefault="00C73DAE">
            <w:r w:rsidRPr="00C73DAE">
              <w:t>4.55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7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3CFE0D" w14:textId="77777777" w:rsidR="003C3DDA" w:rsidRPr="00C73DAE" w:rsidRDefault="00C73DAE">
            <w:r w:rsidRPr="00C73DAE">
              <w:t>rs183232676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EAF32B" w14:textId="77777777" w:rsidR="003C3DDA" w:rsidRPr="00C73DAE" w:rsidRDefault="00C73DAE">
            <w:r w:rsidRPr="00C73DAE">
              <w:t>G/C</w:t>
            </w:r>
          </w:p>
        </w:tc>
        <w:tc>
          <w:tcPr>
            <w:tcW w:w="10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7F862D" w14:textId="77777777" w:rsidR="003C3DDA" w:rsidRPr="00C73DAE" w:rsidRDefault="00C73DAE">
            <w:r w:rsidRPr="00C73DAE">
              <w:t>9p24.2</w:t>
            </w:r>
          </w:p>
        </w:tc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4B1FC0" w14:textId="77777777" w:rsidR="003C3DDA" w:rsidRPr="00C73DAE" w:rsidRDefault="00C73DAE">
            <w:r w:rsidRPr="00C73DAE">
              <w:t>IRF2_HM02746</w:t>
            </w:r>
          </w:p>
        </w:tc>
        <w:tc>
          <w:tcPr>
            <w:tcW w:w="5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0DD374" w14:textId="77777777" w:rsidR="003C3DDA" w:rsidRPr="00C73DAE" w:rsidRDefault="00C73DAE">
            <w:r w:rsidRPr="00C73DAE">
              <w:t>rs183232676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75E6A7" w14:textId="77777777" w:rsidR="003C3DDA" w:rsidRPr="00C73DAE" w:rsidRDefault="00C73DAE">
            <w:r w:rsidRPr="00C73DAE">
              <w:t>4.55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7</w:t>
            </w:r>
          </w:p>
        </w:tc>
      </w:tr>
      <w:tr w:rsidR="003C3DDA" w:rsidRPr="00C73DAE" w14:paraId="25D63A3C" w14:textId="77777777">
        <w:trPr>
          <w:trHeight w:val="315"/>
          <w:jc w:val="center"/>
        </w:trPr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B65798" w14:textId="77777777" w:rsidR="003C3DDA" w:rsidRPr="00C73DAE" w:rsidRDefault="00C73DAE">
            <w:r w:rsidRPr="00C73DAE">
              <w:t>7</w:t>
            </w: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4B1C96" w14:textId="77777777" w:rsidR="003C3DDA" w:rsidRPr="00C73DAE" w:rsidRDefault="00C73DAE">
            <w:r w:rsidRPr="00C73DAE">
              <w:t>17907223</w:t>
            </w:r>
          </w:p>
        </w:tc>
        <w:tc>
          <w:tcPr>
            <w:tcW w:w="4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949370" w14:textId="77777777" w:rsidR="003C3DDA" w:rsidRPr="00C73DAE" w:rsidRDefault="00C73DAE">
            <w:r w:rsidRPr="00C73DAE">
              <w:t>5.16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7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E90D93" w14:textId="77777777" w:rsidR="003C3DDA" w:rsidRPr="00C73DAE" w:rsidRDefault="00C73DAE">
            <w:r w:rsidRPr="00C73DAE">
              <w:t>rs192442711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BA8ABC" w14:textId="77777777" w:rsidR="003C3DDA" w:rsidRPr="00C73DAE" w:rsidRDefault="00C73DAE">
            <w:r w:rsidRPr="00C73DAE">
              <w:t>A/G</w:t>
            </w:r>
          </w:p>
        </w:tc>
        <w:tc>
          <w:tcPr>
            <w:tcW w:w="10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6908F7" w14:textId="77777777" w:rsidR="003C3DDA" w:rsidRPr="00C73DAE" w:rsidRDefault="00C73DAE">
            <w:r w:rsidRPr="00C73DAE">
              <w:t>SNX13</w:t>
            </w:r>
          </w:p>
        </w:tc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89CE31" w14:textId="77777777" w:rsidR="003C3DDA" w:rsidRPr="00C73DAE" w:rsidRDefault="00C73DAE">
            <w:r w:rsidRPr="00C73DAE">
              <w:t>GATA2_HM02273</w:t>
            </w:r>
          </w:p>
        </w:tc>
        <w:tc>
          <w:tcPr>
            <w:tcW w:w="5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B7D4D7" w14:textId="77777777" w:rsidR="003C3DDA" w:rsidRPr="00C73DAE" w:rsidRDefault="00C73DAE">
            <w:r w:rsidRPr="00C73DAE">
              <w:t>rs192442711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6D07EF" w14:textId="77777777" w:rsidR="003C3DDA" w:rsidRPr="00C73DAE" w:rsidRDefault="00C73DAE">
            <w:r w:rsidRPr="00C73DAE">
              <w:t xml:space="preserve">5.16 × </w:t>
            </w:r>
            <w:r w:rsidRPr="00C73DAE">
              <w:t>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7</w:t>
            </w:r>
          </w:p>
        </w:tc>
      </w:tr>
      <w:tr w:rsidR="003C3DDA" w:rsidRPr="00C73DAE" w14:paraId="709BEC6F" w14:textId="77777777">
        <w:trPr>
          <w:trHeight w:val="315"/>
          <w:jc w:val="center"/>
        </w:trPr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84E48B" w14:textId="77777777" w:rsidR="003C3DDA" w:rsidRPr="00C73DAE" w:rsidRDefault="00C73DAE">
            <w:r w:rsidRPr="00C73DAE">
              <w:t>9</w:t>
            </w: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406CAE" w14:textId="77777777" w:rsidR="003C3DDA" w:rsidRPr="00C73DAE" w:rsidRDefault="00C73DAE">
            <w:r w:rsidRPr="00C73DAE">
              <w:t>81088866</w:t>
            </w:r>
          </w:p>
        </w:tc>
        <w:tc>
          <w:tcPr>
            <w:tcW w:w="4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963449" w14:textId="77777777" w:rsidR="003C3DDA" w:rsidRPr="00C73DAE" w:rsidRDefault="00C73DAE">
            <w:r w:rsidRPr="00C73DAE">
              <w:t>5.91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7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60D5FF" w14:textId="77777777" w:rsidR="003C3DDA" w:rsidRPr="00C73DAE" w:rsidRDefault="00C73DAE">
            <w:r w:rsidRPr="00C73DAE">
              <w:t>rs191415405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FE6CAF" w14:textId="77777777" w:rsidR="003C3DDA" w:rsidRPr="00C73DAE" w:rsidRDefault="003C3DDA"/>
        </w:tc>
        <w:tc>
          <w:tcPr>
            <w:tcW w:w="10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9C2F46" w14:textId="77777777" w:rsidR="003C3DDA" w:rsidRPr="00C73DAE" w:rsidRDefault="003C3DDA"/>
        </w:tc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CE3EAA" w14:textId="77777777" w:rsidR="003C3DDA" w:rsidRPr="00C73DAE" w:rsidRDefault="003C3DDA"/>
        </w:tc>
        <w:tc>
          <w:tcPr>
            <w:tcW w:w="5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46B603" w14:textId="77777777" w:rsidR="003C3DDA" w:rsidRPr="00C73DAE" w:rsidRDefault="003C3DDA"/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C131AF" w14:textId="77777777" w:rsidR="003C3DDA" w:rsidRPr="00C73DAE" w:rsidRDefault="003C3DDA"/>
        </w:tc>
      </w:tr>
      <w:tr w:rsidR="003C3DDA" w:rsidRPr="00C73DAE" w14:paraId="13733DFE" w14:textId="77777777">
        <w:trPr>
          <w:trHeight w:val="315"/>
          <w:jc w:val="center"/>
        </w:trPr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CA5876" w14:textId="77777777" w:rsidR="003C3DDA" w:rsidRPr="00C73DAE" w:rsidRDefault="00C73DAE">
            <w:r w:rsidRPr="00C73DAE">
              <w:t>8</w:t>
            </w: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B05D56" w14:textId="77777777" w:rsidR="003C3DDA" w:rsidRPr="00C73DAE" w:rsidRDefault="00C73DAE">
            <w:r w:rsidRPr="00C73DAE">
              <w:t>111889337</w:t>
            </w:r>
          </w:p>
        </w:tc>
        <w:tc>
          <w:tcPr>
            <w:tcW w:w="4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F9AE79" w14:textId="77777777" w:rsidR="003C3DDA" w:rsidRPr="00C73DAE" w:rsidRDefault="00C73DAE">
            <w:r w:rsidRPr="00C73DAE">
              <w:t>6.09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7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A6FFBE" w14:textId="77777777" w:rsidR="003C3DDA" w:rsidRPr="00C73DAE" w:rsidRDefault="00C73DAE">
            <w:r w:rsidRPr="00C73DAE">
              <w:t>rs117225693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AE072D" w14:textId="77777777" w:rsidR="003C3DDA" w:rsidRPr="00C73DAE" w:rsidRDefault="00C73DAE">
            <w:r w:rsidRPr="00C73DAE">
              <w:t>T/C</w:t>
            </w:r>
          </w:p>
        </w:tc>
        <w:tc>
          <w:tcPr>
            <w:tcW w:w="10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55F315" w14:textId="77777777" w:rsidR="003C3DDA" w:rsidRPr="00C73DAE" w:rsidRDefault="00C73DAE">
            <w:r w:rsidRPr="00C73DAE">
              <w:t>8q23.2</w:t>
            </w:r>
          </w:p>
        </w:tc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5B4D22" w14:textId="77777777" w:rsidR="003C3DDA" w:rsidRPr="00C73DAE" w:rsidRDefault="00C73DAE">
            <w:r w:rsidRPr="00C73DAE">
              <w:t>SRF_HM08530</w:t>
            </w:r>
          </w:p>
        </w:tc>
        <w:tc>
          <w:tcPr>
            <w:tcW w:w="5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AB0FC1" w14:textId="77777777" w:rsidR="003C3DDA" w:rsidRPr="00C73DAE" w:rsidRDefault="00C73DAE">
            <w:r w:rsidRPr="00C73DAE">
              <w:t>rs11722569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88495C" w14:textId="77777777" w:rsidR="003C3DDA" w:rsidRPr="00C73DAE" w:rsidRDefault="00C73DAE">
            <w:r w:rsidRPr="00C73DAE">
              <w:t>6.09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7</w:t>
            </w:r>
          </w:p>
        </w:tc>
      </w:tr>
      <w:tr w:rsidR="003C3DDA" w:rsidRPr="00C73DAE" w14:paraId="7EE50792" w14:textId="77777777">
        <w:trPr>
          <w:trHeight w:val="315"/>
          <w:jc w:val="center"/>
        </w:trPr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1DFE95" w14:textId="77777777" w:rsidR="003C3DDA" w:rsidRPr="00C73DAE" w:rsidRDefault="00C73DAE">
            <w:r w:rsidRPr="00C73DAE">
              <w:t>18</w:t>
            </w: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BC74A4" w14:textId="77777777" w:rsidR="003C3DDA" w:rsidRPr="00C73DAE" w:rsidRDefault="00C73DAE">
            <w:r w:rsidRPr="00C73DAE">
              <w:t>38096701</w:t>
            </w:r>
          </w:p>
        </w:tc>
        <w:tc>
          <w:tcPr>
            <w:tcW w:w="4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D3A19A" w14:textId="77777777" w:rsidR="003C3DDA" w:rsidRPr="00C73DAE" w:rsidRDefault="00C73DAE">
            <w:r w:rsidRPr="00C73DAE">
              <w:t>8.99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7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EB6B9C" w14:textId="77777777" w:rsidR="003C3DDA" w:rsidRPr="00C73DAE" w:rsidRDefault="00C73DAE">
            <w:r w:rsidRPr="00C73DAE">
              <w:t>rs187046611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8C1144" w14:textId="77777777" w:rsidR="003C3DDA" w:rsidRPr="00C73DAE" w:rsidRDefault="003C3DDA"/>
        </w:tc>
        <w:tc>
          <w:tcPr>
            <w:tcW w:w="10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7F567D" w14:textId="77777777" w:rsidR="003C3DDA" w:rsidRPr="00C73DAE" w:rsidRDefault="003C3DDA"/>
        </w:tc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25CBC1" w14:textId="77777777" w:rsidR="003C3DDA" w:rsidRPr="00C73DAE" w:rsidRDefault="003C3DDA"/>
        </w:tc>
        <w:tc>
          <w:tcPr>
            <w:tcW w:w="5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069CDB" w14:textId="77777777" w:rsidR="003C3DDA" w:rsidRPr="00C73DAE" w:rsidRDefault="003C3DDA"/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BC4D0F" w14:textId="77777777" w:rsidR="003C3DDA" w:rsidRPr="00C73DAE" w:rsidRDefault="003C3DDA"/>
        </w:tc>
      </w:tr>
      <w:tr w:rsidR="003C3DDA" w:rsidRPr="00C73DAE" w14:paraId="1C995163" w14:textId="77777777">
        <w:trPr>
          <w:trHeight w:val="315"/>
          <w:jc w:val="center"/>
        </w:trPr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60650D" w14:textId="77777777" w:rsidR="003C3DDA" w:rsidRPr="00C73DAE" w:rsidRDefault="00C73DAE">
            <w:r w:rsidRPr="00C73DAE">
              <w:t>1</w:t>
            </w: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1164B0" w14:textId="77777777" w:rsidR="003C3DDA" w:rsidRPr="00C73DAE" w:rsidRDefault="00C73DAE">
            <w:r w:rsidRPr="00C73DAE">
              <w:t>55856902</w:t>
            </w:r>
          </w:p>
        </w:tc>
        <w:tc>
          <w:tcPr>
            <w:tcW w:w="4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5079EB" w14:textId="77777777" w:rsidR="003C3DDA" w:rsidRPr="00C73DAE" w:rsidRDefault="00C73DAE">
            <w:r w:rsidRPr="00C73DAE">
              <w:t>9.75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7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621F3C" w14:textId="77777777" w:rsidR="003C3DDA" w:rsidRPr="00C73DAE" w:rsidRDefault="00C73DAE">
            <w:r w:rsidRPr="00C73DAE">
              <w:t>rs547583219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552C2B" w14:textId="77777777" w:rsidR="003C3DDA" w:rsidRPr="00C73DAE" w:rsidRDefault="00C73DAE">
            <w:r w:rsidRPr="00C73DAE">
              <w:t>A/G</w:t>
            </w:r>
          </w:p>
        </w:tc>
        <w:tc>
          <w:tcPr>
            <w:tcW w:w="10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8C52B2" w14:textId="77777777" w:rsidR="003C3DDA" w:rsidRPr="00C73DAE" w:rsidRDefault="00C73DAE">
            <w:r w:rsidRPr="00C73DAE">
              <w:t>1p32.3</w:t>
            </w:r>
          </w:p>
        </w:tc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4D7824" w14:textId="77777777" w:rsidR="003C3DDA" w:rsidRPr="00C73DAE" w:rsidRDefault="00C73DAE">
            <w:r w:rsidRPr="00C73DAE">
              <w:t>CDK2_HM06692</w:t>
            </w:r>
          </w:p>
        </w:tc>
        <w:tc>
          <w:tcPr>
            <w:tcW w:w="5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06D220" w14:textId="77777777" w:rsidR="003C3DDA" w:rsidRPr="00C73DAE" w:rsidRDefault="00C73DAE">
            <w:r w:rsidRPr="00C73DAE">
              <w:t>rs547583219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B7CF51" w14:textId="77777777" w:rsidR="003C3DDA" w:rsidRPr="00C73DAE" w:rsidRDefault="00C73DAE">
            <w:r w:rsidRPr="00C73DAE">
              <w:t>9.75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7</w:t>
            </w:r>
          </w:p>
        </w:tc>
      </w:tr>
      <w:tr w:rsidR="003C3DDA" w:rsidRPr="00C73DAE" w14:paraId="057285D0" w14:textId="77777777">
        <w:trPr>
          <w:trHeight w:val="315"/>
          <w:jc w:val="center"/>
        </w:trPr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D3F94A" w14:textId="77777777" w:rsidR="003C3DDA" w:rsidRPr="00C73DAE" w:rsidRDefault="00C73DAE">
            <w:r w:rsidRPr="00C73DAE">
              <w:t>20</w:t>
            </w: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0F59D0" w14:textId="77777777" w:rsidR="003C3DDA" w:rsidRPr="00C73DAE" w:rsidRDefault="00C73DAE">
            <w:r w:rsidRPr="00C73DAE">
              <w:t>23939999</w:t>
            </w:r>
          </w:p>
        </w:tc>
        <w:tc>
          <w:tcPr>
            <w:tcW w:w="4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F53071" w14:textId="77777777" w:rsidR="003C3DDA" w:rsidRPr="00C73DAE" w:rsidRDefault="00C73DAE">
            <w:r w:rsidRPr="00C73DAE">
              <w:t>9.92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7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503B84" w14:textId="77777777" w:rsidR="003C3DDA" w:rsidRPr="00C73DAE" w:rsidRDefault="00C73DAE">
            <w:r w:rsidRPr="00C73DAE">
              <w:t>rs34787149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07EFF9" w14:textId="77777777" w:rsidR="003C3DDA" w:rsidRPr="00C73DAE" w:rsidRDefault="00C73DAE">
            <w:r w:rsidRPr="00C73DAE">
              <w:t>G/T</w:t>
            </w:r>
          </w:p>
        </w:tc>
        <w:tc>
          <w:tcPr>
            <w:tcW w:w="10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8E060F" w14:textId="77777777" w:rsidR="003C3DDA" w:rsidRPr="00C73DAE" w:rsidRDefault="00C73DAE">
            <w:r w:rsidRPr="00C73DAE">
              <w:t>20p11.21</w:t>
            </w:r>
          </w:p>
        </w:tc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8B6F27" w14:textId="77777777" w:rsidR="003C3DDA" w:rsidRPr="00C73DAE" w:rsidRDefault="00C73DAE">
            <w:r w:rsidRPr="00C73DAE">
              <w:t>NRF1_HM03158</w:t>
            </w:r>
          </w:p>
        </w:tc>
        <w:tc>
          <w:tcPr>
            <w:tcW w:w="5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33EED5" w14:textId="77777777" w:rsidR="003C3DDA" w:rsidRPr="00C73DAE" w:rsidRDefault="00C73DAE">
            <w:r w:rsidRPr="00C73DAE">
              <w:t>rs34787149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5E15AF" w14:textId="77777777" w:rsidR="003C3DDA" w:rsidRPr="00C73DAE" w:rsidRDefault="00C73DAE">
            <w:r w:rsidRPr="00C73DAE">
              <w:t>9.92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7</w:t>
            </w:r>
          </w:p>
        </w:tc>
      </w:tr>
      <w:tr w:rsidR="003C3DDA" w:rsidRPr="00C73DAE" w14:paraId="201DB1FF" w14:textId="77777777">
        <w:trPr>
          <w:trHeight w:val="315"/>
          <w:jc w:val="center"/>
        </w:trPr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8428A0" w14:textId="77777777" w:rsidR="003C3DDA" w:rsidRPr="00C73DAE" w:rsidRDefault="00C73DAE">
            <w:r w:rsidRPr="00C73DAE">
              <w:lastRenderedPageBreak/>
              <w:t>2</w:t>
            </w: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172E1D" w14:textId="77777777" w:rsidR="003C3DDA" w:rsidRPr="00C73DAE" w:rsidRDefault="00C73DAE">
            <w:r w:rsidRPr="00C73DAE">
              <w:t>8578642</w:t>
            </w:r>
          </w:p>
        </w:tc>
        <w:tc>
          <w:tcPr>
            <w:tcW w:w="4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50B38D" w14:textId="77777777" w:rsidR="003C3DDA" w:rsidRPr="00C73DAE" w:rsidRDefault="00C73DAE">
            <w:r w:rsidRPr="00C73DAE">
              <w:t>1.06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04F7B9" w14:textId="77777777" w:rsidR="003C3DDA" w:rsidRPr="00C73DAE" w:rsidRDefault="00C73DAE">
            <w:r w:rsidRPr="00C73DAE">
              <w:t>rs187975979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A04355" w14:textId="77777777" w:rsidR="003C3DDA" w:rsidRPr="00C73DAE" w:rsidRDefault="00C73DAE">
            <w:r w:rsidRPr="00C73DAE">
              <w:t>C/T</w:t>
            </w:r>
          </w:p>
        </w:tc>
        <w:tc>
          <w:tcPr>
            <w:tcW w:w="10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43E687" w14:textId="77777777" w:rsidR="003C3DDA" w:rsidRPr="00C73DAE" w:rsidRDefault="00C73DAE">
            <w:r w:rsidRPr="00C73DAE">
              <w:t>2p25.1</w:t>
            </w:r>
          </w:p>
        </w:tc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EF89EF" w14:textId="77777777" w:rsidR="003C3DDA" w:rsidRPr="00C73DAE" w:rsidRDefault="00C73DAE">
            <w:r w:rsidRPr="00C73DAE">
              <w:t>CCNT2_HM02841</w:t>
            </w:r>
          </w:p>
        </w:tc>
        <w:tc>
          <w:tcPr>
            <w:tcW w:w="5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8B54D8" w14:textId="77777777" w:rsidR="003C3DDA" w:rsidRPr="00C73DAE" w:rsidRDefault="00C73DAE">
            <w:r w:rsidRPr="00C73DAE">
              <w:t>rs187975979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428CBA" w14:textId="77777777" w:rsidR="003C3DDA" w:rsidRPr="00C73DAE" w:rsidRDefault="00C73DAE">
            <w:r w:rsidRPr="00C73DAE">
              <w:t>1.06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25E5B284" w14:textId="77777777">
        <w:trPr>
          <w:trHeight w:val="315"/>
          <w:jc w:val="center"/>
        </w:trPr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423684" w14:textId="77777777" w:rsidR="003C3DDA" w:rsidRPr="00C73DAE" w:rsidRDefault="00C73DAE">
            <w:r w:rsidRPr="00C73DAE">
              <w:t>21</w:t>
            </w: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32263E" w14:textId="77777777" w:rsidR="003C3DDA" w:rsidRPr="00C73DAE" w:rsidRDefault="00C73DAE">
            <w:r w:rsidRPr="00C73DAE">
              <w:t>37143339</w:t>
            </w:r>
          </w:p>
        </w:tc>
        <w:tc>
          <w:tcPr>
            <w:tcW w:w="4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F1EC85" w14:textId="77777777" w:rsidR="003C3DDA" w:rsidRPr="00C73DAE" w:rsidRDefault="00C73DAE">
            <w:r w:rsidRPr="00C73DAE">
              <w:t>1.08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0B758C" w14:textId="77777777" w:rsidR="003C3DDA" w:rsidRPr="00C73DAE" w:rsidRDefault="00C73DAE">
            <w:r w:rsidRPr="00C73DAE">
              <w:t>rs777562976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A93D6B" w14:textId="77777777" w:rsidR="003C3DDA" w:rsidRPr="00C73DAE" w:rsidRDefault="00C73DAE">
            <w:r w:rsidRPr="00C73DAE">
              <w:t>A/G</w:t>
            </w:r>
          </w:p>
        </w:tc>
        <w:tc>
          <w:tcPr>
            <w:tcW w:w="10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A62F99" w14:textId="77777777" w:rsidR="003C3DDA" w:rsidRPr="00C73DAE" w:rsidRDefault="00C73DAE">
            <w:r w:rsidRPr="00C73DAE">
              <w:t>RUNX1</w:t>
            </w:r>
          </w:p>
        </w:tc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7CF8FD" w14:textId="77777777" w:rsidR="003C3DDA" w:rsidRPr="00C73DAE" w:rsidRDefault="00C73DAE">
            <w:r w:rsidRPr="00C73DAE">
              <w:t>FOXA3_HM08414</w:t>
            </w:r>
          </w:p>
        </w:tc>
        <w:tc>
          <w:tcPr>
            <w:tcW w:w="5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68FE24" w14:textId="77777777" w:rsidR="003C3DDA" w:rsidRPr="00C73DAE" w:rsidRDefault="00C73DAE">
            <w:r w:rsidRPr="00C73DAE">
              <w:t>rs777562976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EA8B10" w14:textId="77777777" w:rsidR="003C3DDA" w:rsidRPr="00C73DAE" w:rsidRDefault="00C73DAE">
            <w:r w:rsidRPr="00C73DAE">
              <w:t>1.08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500B5F52" w14:textId="77777777">
        <w:trPr>
          <w:trHeight w:val="315"/>
          <w:jc w:val="center"/>
        </w:trPr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FE334A" w14:textId="77777777" w:rsidR="003C3DDA" w:rsidRPr="00C73DAE" w:rsidRDefault="00C73DAE">
            <w:r w:rsidRPr="00C73DAE">
              <w:t>1</w:t>
            </w: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0286B4" w14:textId="77777777" w:rsidR="003C3DDA" w:rsidRPr="00C73DAE" w:rsidRDefault="00C73DAE">
            <w:r w:rsidRPr="00C73DAE">
              <w:t>231627278</w:t>
            </w:r>
          </w:p>
        </w:tc>
        <w:tc>
          <w:tcPr>
            <w:tcW w:w="4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F6AC16" w14:textId="77777777" w:rsidR="003C3DDA" w:rsidRPr="00C73DAE" w:rsidRDefault="00C73DAE">
            <w:r w:rsidRPr="00C73DAE">
              <w:t>1.09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34BC35" w14:textId="77777777" w:rsidR="003C3DDA" w:rsidRPr="00C73DAE" w:rsidRDefault="00C73DAE">
            <w:r w:rsidRPr="00C73DAE">
              <w:t>rs554500108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250C9A" w14:textId="77777777" w:rsidR="003C3DDA" w:rsidRPr="00C73DAE" w:rsidRDefault="00C73DAE">
            <w:r w:rsidRPr="00C73DAE">
              <w:t>C/G</w:t>
            </w:r>
          </w:p>
        </w:tc>
        <w:tc>
          <w:tcPr>
            <w:tcW w:w="10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61577F" w14:textId="77777777" w:rsidR="003C3DDA" w:rsidRPr="00C73DAE" w:rsidRDefault="00C73DAE">
            <w:r w:rsidRPr="00C73DAE">
              <w:t>1q42.2</w:t>
            </w:r>
          </w:p>
        </w:tc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667E06" w14:textId="77777777" w:rsidR="003C3DDA" w:rsidRPr="00C73DAE" w:rsidRDefault="00C73DAE">
            <w:r w:rsidRPr="00C73DAE">
              <w:t>IRF5_HM00136</w:t>
            </w:r>
          </w:p>
        </w:tc>
        <w:tc>
          <w:tcPr>
            <w:tcW w:w="5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FD92AF" w14:textId="77777777" w:rsidR="003C3DDA" w:rsidRPr="00C73DAE" w:rsidRDefault="00C73DAE">
            <w:r w:rsidRPr="00C73DAE">
              <w:t>rs554500108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F109A3" w14:textId="77777777" w:rsidR="003C3DDA" w:rsidRPr="00C73DAE" w:rsidRDefault="00C73DAE">
            <w:r w:rsidRPr="00C73DAE">
              <w:t>1.09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5B66A429" w14:textId="77777777">
        <w:trPr>
          <w:trHeight w:val="315"/>
          <w:jc w:val="center"/>
        </w:trPr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54B3F7" w14:textId="77777777" w:rsidR="003C3DDA" w:rsidRPr="00C73DAE" w:rsidRDefault="00C73DAE">
            <w:r w:rsidRPr="00C73DAE">
              <w:t>9</w:t>
            </w: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88E924" w14:textId="77777777" w:rsidR="003C3DDA" w:rsidRPr="00C73DAE" w:rsidRDefault="00C73DAE">
            <w:r w:rsidRPr="00C73DAE">
              <w:t>9629169</w:t>
            </w:r>
          </w:p>
        </w:tc>
        <w:tc>
          <w:tcPr>
            <w:tcW w:w="4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64DED2" w14:textId="77777777" w:rsidR="003C3DDA" w:rsidRPr="00C73DAE" w:rsidRDefault="00C73DAE">
            <w:r w:rsidRPr="00C73DAE">
              <w:t>1.12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C508D7" w14:textId="77777777" w:rsidR="003C3DDA" w:rsidRPr="00C73DAE" w:rsidRDefault="00C73DAE">
            <w:r w:rsidRPr="00C73DAE">
              <w:t>rs536929495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F0DED2" w14:textId="77777777" w:rsidR="003C3DDA" w:rsidRPr="00C73DAE" w:rsidRDefault="00C73DAE">
            <w:r w:rsidRPr="00C73DAE">
              <w:t>G/A</w:t>
            </w:r>
          </w:p>
        </w:tc>
        <w:tc>
          <w:tcPr>
            <w:tcW w:w="10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A0F968" w14:textId="77777777" w:rsidR="003C3DDA" w:rsidRPr="00C73DAE" w:rsidRDefault="00C73DAE">
            <w:r w:rsidRPr="00C73DAE">
              <w:t>PTPRD</w:t>
            </w:r>
          </w:p>
        </w:tc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8CD077" w14:textId="77777777" w:rsidR="003C3DDA" w:rsidRPr="00C73DAE" w:rsidRDefault="00C73DAE">
            <w:r w:rsidRPr="00C73DAE">
              <w:t>REST_HM02744</w:t>
            </w:r>
          </w:p>
        </w:tc>
        <w:tc>
          <w:tcPr>
            <w:tcW w:w="5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263C3A" w14:textId="77777777" w:rsidR="003C3DDA" w:rsidRPr="00C73DAE" w:rsidRDefault="00C73DAE">
            <w:r w:rsidRPr="00C73DAE">
              <w:t>rs536929495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E12C1F" w14:textId="77777777" w:rsidR="003C3DDA" w:rsidRPr="00C73DAE" w:rsidRDefault="00C73DAE">
            <w:r w:rsidRPr="00C73DAE">
              <w:t>1.12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5BBBCA57" w14:textId="77777777">
        <w:trPr>
          <w:trHeight w:val="315"/>
          <w:jc w:val="center"/>
        </w:trPr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B49F53" w14:textId="77777777" w:rsidR="003C3DDA" w:rsidRPr="00C73DAE" w:rsidRDefault="00C73DAE">
            <w:r w:rsidRPr="00C73DAE">
              <w:t>3</w:t>
            </w: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50F23E" w14:textId="77777777" w:rsidR="003C3DDA" w:rsidRPr="00C73DAE" w:rsidRDefault="00C73DAE">
            <w:r w:rsidRPr="00C73DAE">
              <w:t>62929818</w:t>
            </w:r>
          </w:p>
        </w:tc>
        <w:tc>
          <w:tcPr>
            <w:tcW w:w="4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6A0C1D" w14:textId="77777777" w:rsidR="003C3DDA" w:rsidRPr="00C73DAE" w:rsidRDefault="00C73DAE">
            <w:r w:rsidRPr="00C73DAE">
              <w:t>1.13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5F9B57" w14:textId="77777777" w:rsidR="003C3DDA" w:rsidRPr="00C73DAE" w:rsidRDefault="00C73DAE">
            <w:r w:rsidRPr="00C73DAE">
              <w:t>rs565239546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D7142D" w14:textId="77777777" w:rsidR="003C3DDA" w:rsidRPr="00C73DAE" w:rsidRDefault="00C73DAE">
            <w:r w:rsidRPr="00C73DAE">
              <w:t>C/T</w:t>
            </w:r>
          </w:p>
        </w:tc>
        <w:tc>
          <w:tcPr>
            <w:tcW w:w="10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2DC555" w14:textId="77777777" w:rsidR="003C3DDA" w:rsidRPr="00C73DAE" w:rsidRDefault="00C73DAE">
            <w:r w:rsidRPr="00C73DAE">
              <w:t>3p14.2</w:t>
            </w:r>
          </w:p>
        </w:tc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F8368D" w14:textId="77777777" w:rsidR="003C3DDA" w:rsidRPr="00C73DAE" w:rsidRDefault="00C73DAE">
            <w:r w:rsidRPr="00C73DAE">
              <w:t>STAT5A_HM01151</w:t>
            </w:r>
          </w:p>
        </w:tc>
        <w:tc>
          <w:tcPr>
            <w:tcW w:w="5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51B5E9" w14:textId="77777777" w:rsidR="003C3DDA" w:rsidRPr="00C73DAE" w:rsidRDefault="00C73DAE">
            <w:r w:rsidRPr="00C73DAE">
              <w:t>rs565239546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BC7AB1" w14:textId="77777777" w:rsidR="003C3DDA" w:rsidRPr="00C73DAE" w:rsidRDefault="00C73DAE">
            <w:r w:rsidRPr="00C73DAE">
              <w:t>1.13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2EAD5A66" w14:textId="77777777">
        <w:trPr>
          <w:trHeight w:val="315"/>
          <w:jc w:val="center"/>
        </w:trPr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4E56FA" w14:textId="77777777" w:rsidR="003C3DDA" w:rsidRPr="00C73DAE" w:rsidRDefault="00C73DAE">
            <w:r w:rsidRPr="00C73DAE">
              <w:t>12</w:t>
            </w: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6B99D3" w14:textId="77777777" w:rsidR="003C3DDA" w:rsidRPr="00C73DAE" w:rsidRDefault="00C73DAE">
            <w:r w:rsidRPr="00C73DAE">
              <w:t>66000987</w:t>
            </w:r>
          </w:p>
        </w:tc>
        <w:tc>
          <w:tcPr>
            <w:tcW w:w="4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F907CB" w14:textId="77777777" w:rsidR="003C3DDA" w:rsidRPr="00C73DAE" w:rsidRDefault="00C73DAE">
            <w:r w:rsidRPr="00C73DAE">
              <w:t>1.21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ACF647" w14:textId="77777777" w:rsidR="003C3DDA" w:rsidRPr="00C73DAE" w:rsidRDefault="00C73DAE">
            <w:r w:rsidRPr="00C73DAE">
              <w:t>rs117335380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70BB44" w14:textId="77777777" w:rsidR="003C3DDA" w:rsidRPr="00C73DAE" w:rsidRDefault="00C73DAE">
            <w:r w:rsidRPr="00C73DAE">
              <w:t>G/A</w:t>
            </w:r>
          </w:p>
        </w:tc>
        <w:tc>
          <w:tcPr>
            <w:tcW w:w="10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CCDF65" w14:textId="77777777" w:rsidR="003C3DDA" w:rsidRPr="00C73DAE" w:rsidRDefault="00C73DAE">
            <w:r w:rsidRPr="00C73DAE">
              <w:t>AC025419.1</w:t>
            </w:r>
            <w:r w:rsidRPr="00C73DAE">
              <w:t>，</w:t>
            </w:r>
            <w:r w:rsidRPr="00C73DAE">
              <w:t>LINC02454</w:t>
            </w:r>
          </w:p>
        </w:tc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A2E84E" w14:textId="77777777" w:rsidR="003C3DDA" w:rsidRPr="00C73DAE" w:rsidRDefault="00C73DAE">
            <w:r w:rsidRPr="00C73DAE">
              <w:t>EZH2_HM10144</w:t>
            </w:r>
          </w:p>
        </w:tc>
        <w:tc>
          <w:tcPr>
            <w:tcW w:w="5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B6BE2C" w14:textId="77777777" w:rsidR="003C3DDA" w:rsidRPr="00C73DAE" w:rsidRDefault="00C73DAE">
            <w:r w:rsidRPr="00C73DAE">
              <w:t>rs117335380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AA5C8C" w14:textId="77777777" w:rsidR="003C3DDA" w:rsidRPr="00C73DAE" w:rsidRDefault="00C73DAE">
            <w:r w:rsidRPr="00C73DAE">
              <w:t>1.21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22E89750" w14:textId="77777777">
        <w:trPr>
          <w:trHeight w:val="315"/>
          <w:jc w:val="center"/>
        </w:trPr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71D87D" w14:textId="77777777" w:rsidR="003C3DDA" w:rsidRPr="00C73DAE" w:rsidRDefault="00C73DAE">
            <w:r w:rsidRPr="00C73DAE">
              <w:t>7</w:t>
            </w: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8B20A7" w14:textId="77777777" w:rsidR="003C3DDA" w:rsidRPr="00C73DAE" w:rsidRDefault="00C73DAE">
            <w:r w:rsidRPr="00C73DAE">
              <w:t>15949240</w:t>
            </w:r>
          </w:p>
        </w:tc>
        <w:tc>
          <w:tcPr>
            <w:tcW w:w="4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70A06E" w14:textId="77777777" w:rsidR="003C3DDA" w:rsidRPr="00C73DAE" w:rsidRDefault="00C73DAE">
            <w:r w:rsidRPr="00C73DAE">
              <w:t>1.26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C755CF" w14:textId="77777777" w:rsidR="003C3DDA" w:rsidRPr="00C73DAE" w:rsidRDefault="00C73DAE">
            <w:r w:rsidRPr="00C73DAE">
              <w:t>rs762007737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33A25E" w14:textId="77777777" w:rsidR="003C3DDA" w:rsidRPr="00C73DAE" w:rsidRDefault="00C73DAE">
            <w:r w:rsidRPr="00C73DAE">
              <w:t>T/C</w:t>
            </w:r>
          </w:p>
        </w:tc>
        <w:tc>
          <w:tcPr>
            <w:tcW w:w="10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E8C485" w14:textId="77777777" w:rsidR="003C3DDA" w:rsidRPr="00C73DAE" w:rsidRDefault="00C73DAE">
            <w:r w:rsidRPr="00C73DAE">
              <w:t>7p21.2</w:t>
            </w:r>
          </w:p>
        </w:tc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C7EA06" w14:textId="77777777" w:rsidR="003C3DDA" w:rsidRPr="00C73DAE" w:rsidRDefault="00C73DAE">
            <w:r w:rsidRPr="00C73DAE">
              <w:t>E2F1_HM00627</w:t>
            </w:r>
          </w:p>
        </w:tc>
        <w:tc>
          <w:tcPr>
            <w:tcW w:w="5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69BB80" w14:textId="77777777" w:rsidR="003C3DDA" w:rsidRPr="00C73DAE" w:rsidRDefault="00C73DAE">
            <w:r w:rsidRPr="00C73DAE">
              <w:t>rs762007737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4AF6BD" w14:textId="77777777" w:rsidR="003C3DDA" w:rsidRPr="00C73DAE" w:rsidRDefault="00C73DAE">
            <w:r w:rsidRPr="00C73DAE">
              <w:t>1.26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53291DBE" w14:textId="77777777">
        <w:trPr>
          <w:trHeight w:val="315"/>
          <w:jc w:val="center"/>
        </w:trPr>
        <w:tc>
          <w:tcPr>
            <w:tcW w:w="20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001AC0E" w14:textId="77777777" w:rsidR="003C3DDA" w:rsidRPr="00C73DAE" w:rsidRDefault="00C73DAE">
            <w:r w:rsidRPr="00C73DAE">
              <w:t>4</w:t>
            </w:r>
          </w:p>
        </w:tc>
        <w:tc>
          <w:tcPr>
            <w:tcW w:w="47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B3286AD" w14:textId="77777777" w:rsidR="003C3DDA" w:rsidRPr="00C73DAE" w:rsidRDefault="00C73DAE">
            <w:r w:rsidRPr="00C73DAE">
              <w:t>3064001</w:t>
            </w:r>
          </w:p>
        </w:tc>
        <w:tc>
          <w:tcPr>
            <w:tcW w:w="4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C6582C7" w14:textId="77777777" w:rsidR="003C3DDA" w:rsidRPr="00C73DAE" w:rsidRDefault="00C73DAE">
            <w:r w:rsidRPr="00C73DAE">
              <w:t>1.28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54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D56BD5F" w14:textId="77777777" w:rsidR="003C3DDA" w:rsidRPr="00C73DAE" w:rsidRDefault="00C73DAE">
            <w:r w:rsidRPr="00C73DAE">
              <w:t>rs553351829</w:t>
            </w:r>
          </w:p>
        </w:tc>
        <w:tc>
          <w:tcPr>
            <w:tcW w:w="31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3ABBE60" w14:textId="77777777" w:rsidR="003C3DDA" w:rsidRPr="00C73DAE" w:rsidRDefault="00C73DAE">
            <w:r w:rsidRPr="00C73DAE">
              <w:t>C/T</w:t>
            </w:r>
          </w:p>
        </w:tc>
        <w:tc>
          <w:tcPr>
            <w:tcW w:w="105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EB3530D" w14:textId="77777777" w:rsidR="003C3DDA" w:rsidRPr="00C73DAE" w:rsidRDefault="00C73DAE">
            <w:r w:rsidRPr="00C73DAE">
              <w:t>4p16.3</w:t>
            </w:r>
          </w:p>
        </w:tc>
        <w:tc>
          <w:tcPr>
            <w:tcW w:w="87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085DC08" w14:textId="77777777" w:rsidR="003C3DDA" w:rsidRPr="00C73DAE" w:rsidRDefault="00C73DAE">
            <w:r w:rsidRPr="00C73DAE">
              <w:t>BHLHE40_HM02850</w:t>
            </w:r>
          </w:p>
        </w:tc>
        <w:tc>
          <w:tcPr>
            <w:tcW w:w="54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A571599" w14:textId="77777777" w:rsidR="003C3DDA" w:rsidRPr="00C73DAE" w:rsidRDefault="00C73DAE">
            <w:r w:rsidRPr="00C73DAE">
              <w:t>rs553351829</w:t>
            </w:r>
          </w:p>
        </w:tc>
        <w:tc>
          <w:tcPr>
            <w:tcW w:w="49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9E43745" w14:textId="77777777" w:rsidR="003C3DDA" w:rsidRPr="00C73DAE" w:rsidRDefault="00C73DAE">
            <w:r w:rsidRPr="00C73DAE">
              <w:t>1.28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060ACED6" w14:textId="77777777">
        <w:trPr>
          <w:trHeight w:val="315"/>
          <w:jc w:val="center"/>
        </w:trPr>
        <w:tc>
          <w:tcPr>
            <w:tcW w:w="20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B66ED65" w14:textId="77777777" w:rsidR="003C3DDA" w:rsidRPr="00C73DAE" w:rsidRDefault="00C73DAE">
            <w:r w:rsidRPr="00C73DAE">
              <w:t>19</w:t>
            </w:r>
          </w:p>
        </w:tc>
        <w:tc>
          <w:tcPr>
            <w:tcW w:w="47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6AE20B1" w14:textId="77777777" w:rsidR="003C3DDA" w:rsidRPr="00C73DAE" w:rsidRDefault="00C73DAE">
            <w:r w:rsidRPr="00C73DAE">
              <w:t>54396034</w:t>
            </w:r>
          </w:p>
        </w:tc>
        <w:tc>
          <w:tcPr>
            <w:tcW w:w="49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12920CF" w14:textId="77777777" w:rsidR="003C3DDA" w:rsidRPr="00C73DAE" w:rsidRDefault="00C73DAE">
            <w:r w:rsidRPr="00C73DAE">
              <w:t>1.28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54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1DC7E5D" w14:textId="77777777" w:rsidR="003C3DDA" w:rsidRPr="00C73DAE" w:rsidRDefault="00C73DAE">
            <w:r w:rsidRPr="00C73DAE">
              <w:t>rs534836181</w:t>
            </w:r>
          </w:p>
        </w:tc>
        <w:tc>
          <w:tcPr>
            <w:tcW w:w="31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2E89577" w14:textId="77777777" w:rsidR="003C3DDA" w:rsidRPr="00C73DAE" w:rsidRDefault="003C3DDA"/>
        </w:tc>
        <w:tc>
          <w:tcPr>
            <w:tcW w:w="105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FBAF4B6" w14:textId="77777777" w:rsidR="003C3DDA" w:rsidRPr="00C73DAE" w:rsidRDefault="003C3DDA"/>
        </w:tc>
        <w:tc>
          <w:tcPr>
            <w:tcW w:w="87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24AB4F9" w14:textId="77777777" w:rsidR="003C3DDA" w:rsidRPr="00C73DAE" w:rsidRDefault="003C3DDA"/>
        </w:tc>
        <w:tc>
          <w:tcPr>
            <w:tcW w:w="54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70D798A" w14:textId="77777777" w:rsidR="003C3DDA" w:rsidRPr="00C73DAE" w:rsidRDefault="003C3DDA"/>
        </w:tc>
        <w:tc>
          <w:tcPr>
            <w:tcW w:w="49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AFC8F1B" w14:textId="77777777" w:rsidR="003C3DDA" w:rsidRPr="00C73DAE" w:rsidRDefault="003C3DDA"/>
        </w:tc>
      </w:tr>
      <w:tr w:rsidR="003C3DDA" w:rsidRPr="00C73DAE" w14:paraId="4332D845" w14:textId="77777777">
        <w:trPr>
          <w:trHeight w:val="315"/>
          <w:jc w:val="center"/>
        </w:trPr>
        <w:tc>
          <w:tcPr>
            <w:tcW w:w="208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AD9AEB" w14:textId="77777777" w:rsidR="003C3DDA" w:rsidRPr="00C73DAE" w:rsidRDefault="00C73DAE">
            <w:r w:rsidRPr="00C73DAE">
              <w:t>11</w:t>
            </w:r>
          </w:p>
        </w:tc>
        <w:tc>
          <w:tcPr>
            <w:tcW w:w="477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1D0589" w14:textId="77777777" w:rsidR="003C3DDA" w:rsidRPr="00C73DAE" w:rsidRDefault="00C73DAE">
            <w:r w:rsidRPr="00C73DAE">
              <w:t>42089992</w:t>
            </w:r>
          </w:p>
        </w:tc>
        <w:tc>
          <w:tcPr>
            <w:tcW w:w="491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6A1C48" w14:textId="77777777" w:rsidR="003C3DDA" w:rsidRPr="00C73DAE" w:rsidRDefault="00C73DAE">
            <w:r w:rsidRPr="00C73DAE">
              <w:t>1.38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542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CBC2E1" w14:textId="77777777" w:rsidR="003C3DDA" w:rsidRPr="00C73DAE" w:rsidRDefault="00C73DAE">
            <w:r w:rsidRPr="00C73DAE">
              <w:t>rs149491344</w:t>
            </w:r>
          </w:p>
        </w:tc>
        <w:tc>
          <w:tcPr>
            <w:tcW w:w="311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0031F1" w14:textId="77777777" w:rsidR="003C3DDA" w:rsidRPr="00C73DAE" w:rsidRDefault="003C3DDA"/>
        </w:tc>
        <w:tc>
          <w:tcPr>
            <w:tcW w:w="1052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88BC4C" w14:textId="77777777" w:rsidR="003C3DDA" w:rsidRPr="00C73DAE" w:rsidRDefault="003C3DDA"/>
        </w:tc>
        <w:tc>
          <w:tcPr>
            <w:tcW w:w="872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AC8FF8" w14:textId="77777777" w:rsidR="003C3DDA" w:rsidRPr="00C73DAE" w:rsidRDefault="003C3DDA"/>
        </w:tc>
        <w:tc>
          <w:tcPr>
            <w:tcW w:w="547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1BE759" w14:textId="77777777" w:rsidR="003C3DDA" w:rsidRPr="00C73DAE" w:rsidRDefault="003C3DDA"/>
        </w:tc>
        <w:tc>
          <w:tcPr>
            <w:tcW w:w="498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871B64" w14:textId="77777777" w:rsidR="003C3DDA" w:rsidRPr="00C73DAE" w:rsidRDefault="003C3DDA"/>
        </w:tc>
      </w:tr>
      <w:tr w:rsidR="003C3DDA" w:rsidRPr="00C73DAE" w14:paraId="605FC523" w14:textId="77777777">
        <w:trPr>
          <w:trHeight w:val="315"/>
          <w:jc w:val="center"/>
        </w:trPr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9F9C2C" w14:textId="77777777" w:rsidR="003C3DDA" w:rsidRPr="00C73DAE" w:rsidRDefault="00C73DAE">
            <w:r w:rsidRPr="00C73DAE">
              <w:t>19</w:t>
            </w: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36F3F0" w14:textId="77777777" w:rsidR="003C3DDA" w:rsidRPr="00C73DAE" w:rsidRDefault="00C73DAE">
            <w:r w:rsidRPr="00C73DAE">
              <w:t>17478197</w:t>
            </w:r>
          </w:p>
        </w:tc>
        <w:tc>
          <w:tcPr>
            <w:tcW w:w="4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39219F" w14:textId="77777777" w:rsidR="003C3DDA" w:rsidRPr="00C73DAE" w:rsidRDefault="00C73DAE">
            <w:r w:rsidRPr="00C73DAE">
              <w:t>1.39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CB85A9" w14:textId="77777777" w:rsidR="003C3DDA" w:rsidRPr="00C73DAE" w:rsidRDefault="00C73DAE">
            <w:r w:rsidRPr="00C73DAE">
              <w:t>19:17478197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D38760" w14:textId="77777777" w:rsidR="003C3DDA" w:rsidRPr="00C73DAE" w:rsidRDefault="003C3DDA"/>
        </w:tc>
        <w:tc>
          <w:tcPr>
            <w:tcW w:w="10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FD45B1" w14:textId="77777777" w:rsidR="003C3DDA" w:rsidRPr="00C73DAE" w:rsidRDefault="003C3DDA"/>
        </w:tc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676CA4" w14:textId="77777777" w:rsidR="003C3DDA" w:rsidRPr="00C73DAE" w:rsidRDefault="003C3DDA"/>
        </w:tc>
        <w:tc>
          <w:tcPr>
            <w:tcW w:w="5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BFCB83" w14:textId="77777777" w:rsidR="003C3DDA" w:rsidRPr="00C73DAE" w:rsidRDefault="003C3DDA"/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EF24B3" w14:textId="77777777" w:rsidR="003C3DDA" w:rsidRPr="00C73DAE" w:rsidRDefault="003C3DDA"/>
        </w:tc>
      </w:tr>
      <w:tr w:rsidR="003C3DDA" w:rsidRPr="00C73DAE" w14:paraId="369C0199" w14:textId="77777777">
        <w:trPr>
          <w:trHeight w:val="315"/>
          <w:jc w:val="center"/>
        </w:trPr>
        <w:tc>
          <w:tcPr>
            <w:tcW w:w="0" w:type="auto"/>
            <w:tcBorders>
              <w:top w:val="nil"/>
            </w:tcBorders>
            <w:vAlign w:val="center"/>
          </w:tcPr>
          <w:p w14:paraId="551AAEF3" w14:textId="77777777" w:rsidR="003C3DDA" w:rsidRPr="00C73DAE" w:rsidRDefault="00C73DAE">
            <w:r w:rsidRPr="00C73DAE">
              <w:t>11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14:paraId="7BB674F1" w14:textId="77777777" w:rsidR="003C3DDA" w:rsidRPr="00C73DAE" w:rsidRDefault="00C73DAE">
            <w:r w:rsidRPr="00C73DAE">
              <w:t>134125309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14:paraId="21B14B7F" w14:textId="77777777" w:rsidR="003C3DDA" w:rsidRPr="00C73DAE" w:rsidRDefault="00C73DAE">
            <w:r w:rsidRPr="00C73DAE">
              <w:t>1.39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14:paraId="29AA0A0D" w14:textId="77777777" w:rsidR="003C3DDA" w:rsidRPr="00C73DAE" w:rsidRDefault="00C73DAE">
            <w:r w:rsidRPr="00C73DAE">
              <w:t>rs759369406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14:paraId="7B505010" w14:textId="77777777" w:rsidR="003C3DDA" w:rsidRPr="00C73DAE" w:rsidRDefault="00C73DAE">
            <w:r w:rsidRPr="00C73DAE">
              <w:t>C/T</w:t>
            </w:r>
          </w:p>
        </w:tc>
        <w:tc>
          <w:tcPr>
            <w:tcW w:w="1052" w:type="pct"/>
            <w:tcBorders>
              <w:top w:val="nil"/>
            </w:tcBorders>
            <w:vAlign w:val="center"/>
          </w:tcPr>
          <w:p w14:paraId="531C709E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ACAD8</w:t>
            </w:r>
          </w:p>
        </w:tc>
        <w:tc>
          <w:tcPr>
            <w:tcW w:w="872" w:type="pct"/>
            <w:tcBorders>
              <w:top w:val="nil"/>
            </w:tcBorders>
            <w:vAlign w:val="center"/>
          </w:tcPr>
          <w:p w14:paraId="05195284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HEY1_HM00291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14:paraId="377F41C2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rs759369406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14:paraId="280A84F9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1.39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222DCEF1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19F62CD1" w14:textId="77777777" w:rsidR="003C3DDA" w:rsidRPr="00C73DAE" w:rsidRDefault="00C73DAE">
            <w:r w:rsidRPr="00C73DAE">
              <w:t>13</w:t>
            </w:r>
          </w:p>
        </w:tc>
        <w:tc>
          <w:tcPr>
            <w:tcW w:w="0" w:type="auto"/>
            <w:vAlign w:val="center"/>
          </w:tcPr>
          <w:p w14:paraId="1422066D" w14:textId="77777777" w:rsidR="003C3DDA" w:rsidRPr="00C73DAE" w:rsidRDefault="00C73DAE">
            <w:r w:rsidRPr="00C73DAE">
              <w:t>43804034</w:t>
            </w:r>
          </w:p>
        </w:tc>
        <w:tc>
          <w:tcPr>
            <w:tcW w:w="0" w:type="auto"/>
            <w:vAlign w:val="center"/>
          </w:tcPr>
          <w:p w14:paraId="785D356C" w14:textId="77777777" w:rsidR="003C3DDA" w:rsidRPr="00C73DAE" w:rsidRDefault="00C73DAE">
            <w:r w:rsidRPr="00C73DAE">
              <w:t>1.53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2AD7686C" w14:textId="77777777" w:rsidR="003C3DDA" w:rsidRPr="00C73DAE" w:rsidRDefault="00C73DAE">
            <w:r w:rsidRPr="00C73DAE">
              <w:t>rs771162244</w:t>
            </w:r>
          </w:p>
        </w:tc>
        <w:tc>
          <w:tcPr>
            <w:tcW w:w="0" w:type="auto"/>
            <w:vAlign w:val="center"/>
          </w:tcPr>
          <w:p w14:paraId="24CDB833" w14:textId="77777777" w:rsidR="003C3DDA" w:rsidRPr="00C73DAE" w:rsidRDefault="00C73DAE">
            <w:r w:rsidRPr="00C73DAE">
              <w:t>C/T</w:t>
            </w:r>
          </w:p>
        </w:tc>
        <w:tc>
          <w:tcPr>
            <w:tcW w:w="1052" w:type="pct"/>
            <w:vAlign w:val="center"/>
          </w:tcPr>
          <w:p w14:paraId="03204284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ENOX1</w:t>
            </w:r>
          </w:p>
        </w:tc>
        <w:tc>
          <w:tcPr>
            <w:tcW w:w="872" w:type="pct"/>
            <w:vAlign w:val="center"/>
          </w:tcPr>
          <w:p w14:paraId="07A46818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DNMT1_HM00745</w:t>
            </w:r>
          </w:p>
        </w:tc>
        <w:tc>
          <w:tcPr>
            <w:tcW w:w="0" w:type="auto"/>
            <w:vAlign w:val="center"/>
          </w:tcPr>
          <w:p w14:paraId="493A25A8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rs771162244</w:t>
            </w:r>
          </w:p>
        </w:tc>
        <w:tc>
          <w:tcPr>
            <w:tcW w:w="0" w:type="auto"/>
            <w:vAlign w:val="center"/>
          </w:tcPr>
          <w:p w14:paraId="56C36CB2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1.53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6FEC3BC3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5268CB11" w14:textId="77777777" w:rsidR="003C3DDA" w:rsidRPr="00C73DAE" w:rsidRDefault="00C73DAE">
            <w:r w:rsidRPr="00C73DAE">
              <w:lastRenderedPageBreak/>
              <w:t>7</w:t>
            </w:r>
          </w:p>
        </w:tc>
        <w:tc>
          <w:tcPr>
            <w:tcW w:w="0" w:type="auto"/>
            <w:vAlign w:val="center"/>
          </w:tcPr>
          <w:p w14:paraId="19432B03" w14:textId="77777777" w:rsidR="003C3DDA" w:rsidRPr="00C73DAE" w:rsidRDefault="00C73DAE">
            <w:r w:rsidRPr="00C73DAE">
              <w:t>116588231</w:t>
            </w:r>
          </w:p>
        </w:tc>
        <w:tc>
          <w:tcPr>
            <w:tcW w:w="0" w:type="auto"/>
            <w:vAlign w:val="center"/>
          </w:tcPr>
          <w:p w14:paraId="40D5D1C7" w14:textId="77777777" w:rsidR="003C3DDA" w:rsidRPr="00C73DAE" w:rsidRDefault="00C73DAE">
            <w:r w:rsidRPr="00C73DAE">
              <w:t>1.62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65DDA844" w14:textId="77777777" w:rsidR="003C3DDA" w:rsidRPr="00C73DAE" w:rsidRDefault="00C73DAE">
            <w:r w:rsidRPr="00C73DAE">
              <w:t>rs536671285</w:t>
            </w:r>
          </w:p>
        </w:tc>
        <w:tc>
          <w:tcPr>
            <w:tcW w:w="0" w:type="auto"/>
            <w:vAlign w:val="center"/>
          </w:tcPr>
          <w:p w14:paraId="038D24E7" w14:textId="77777777" w:rsidR="003C3DDA" w:rsidRPr="00C73DAE" w:rsidRDefault="00C73DAE">
            <w:r w:rsidRPr="00C73DAE">
              <w:t>G/A</w:t>
            </w:r>
          </w:p>
        </w:tc>
        <w:tc>
          <w:tcPr>
            <w:tcW w:w="1052" w:type="pct"/>
            <w:vAlign w:val="center"/>
          </w:tcPr>
          <w:p w14:paraId="58CD707B" w14:textId="77777777" w:rsidR="003C3DDA" w:rsidRPr="00C73DAE" w:rsidRDefault="00C73DAE">
            <w:r w:rsidRPr="00C73DAE">
              <w:t>7q31.2</w:t>
            </w:r>
          </w:p>
        </w:tc>
        <w:tc>
          <w:tcPr>
            <w:tcW w:w="872" w:type="pct"/>
            <w:vAlign w:val="center"/>
          </w:tcPr>
          <w:p w14:paraId="5C611239" w14:textId="77777777" w:rsidR="003C3DDA" w:rsidRPr="00C73DAE" w:rsidRDefault="00C73DAE">
            <w:r w:rsidRPr="00C73DAE">
              <w:t>SUZ12_HM07214</w:t>
            </w:r>
          </w:p>
        </w:tc>
        <w:tc>
          <w:tcPr>
            <w:tcW w:w="0" w:type="auto"/>
            <w:vAlign w:val="center"/>
          </w:tcPr>
          <w:p w14:paraId="1304F1FF" w14:textId="77777777" w:rsidR="003C3DDA" w:rsidRPr="00C73DAE" w:rsidRDefault="00C73DAE">
            <w:r w:rsidRPr="00C73DAE">
              <w:t>rs536671285</w:t>
            </w:r>
          </w:p>
        </w:tc>
        <w:tc>
          <w:tcPr>
            <w:tcW w:w="0" w:type="auto"/>
            <w:vAlign w:val="center"/>
          </w:tcPr>
          <w:p w14:paraId="3FC47C95" w14:textId="77777777" w:rsidR="003C3DDA" w:rsidRPr="00C73DAE" w:rsidRDefault="00C73DAE">
            <w:r w:rsidRPr="00C73DAE">
              <w:t>1.62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04DBCB8D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54BDADA9" w14:textId="77777777" w:rsidR="003C3DDA" w:rsidRPr="00C73DAE" w:rsidRDefault="00C73DAE">
            <w:r w:rsidRPr="00C73DAE">
              <w:t>4</w:t>
            </w:r>
          </w:p>
        </w:tc>
        <w:tc>
          <w:tcPr>
            <w:tcW w:w="0" w:type="auto"/>
            <w:vAlign w:val="center"/>
          </w:tcPr>
          <w:p w14:paraId="0BBC161F" w14:textId="77777777" w:rsidR="003C3DDA" w:rsidRPr="00C73DAE" w:rsidRDefault="00C73DAE">
            <w:r w:rsidRPr="00C73DAE">
              <w:t>94874743</w:t>
            </w:r>
          </w:p>
        </w:tc>
        <w:tc>
          <w:tcPr>
            <w:tcW w:w="0" w:type="auto"/>
            <w:vAlign w:val="center"/>
          </w:tcPr>
          <w:p w14:paraId="49A9620D" w14:textId="77777777" w:rsidR="003C3DDA" w:rsidRPr="00C73DAE" w:rsidRDefault="00C73DAE">
            <w:r w:rsidRPr="00C73DAE">
              <w:t>1.64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02236ECF" w14:textId="77777777" w:rsidR="003C3DDA" w:rsidRPr="00C73DAE" w:rsidRDefault="00C73DAE">
            <w:r w:rsidRPr="00C73DAE">
              <w:t>rs144668555</w:t>
            </w:r>
          </w:p>
        </w:tc>
        <w:tc>
          <w:tcPr>
            <w:tcW w:w="0" w:type="auto"/>
            <w:vAlign w:val="center"/>
          </w:tcPr>
          <w:p w14:paraId="245EA5C3" w14:textId="77777777" w:rsidR="003C3DDA" w:rsidRPr="00C73DAE" w:rsidRDefault="003C3DDA"/>
        </w:tc>
        <w:tc>
          <w:tcPr>
            <w:tcW w:w="1052" w:type="pct"/>
            <w:vAlign w:val="center"/>
          </w:tcPr>
          <w:p w14:paraId="5E09E3E9" w14:textId="77777777" w:rsidR="003C3DDA" w:rsidRPr="00C73DAE" w:rsidRDefault="003C3DDA"/>
        </w:tc>
        <w:tc>
          <w:tcPr>
            <w:tcW w:w="872" w:type="pct"/>
            <w:vAlign w:val="center"/>
          </w:tcPr>
          <w:p w14:paraId="3C7949B8" w14:textId="77777777" w:rsidR="003C3DDA" w:rsidRPr="00C73DAE" w:rsidRDefault="003C3DDA"/>
        </w:tc>
        <w:tc>
          <w:tcPr>
            <w:tcW w:w="0" w:type="auto"/>
            <w:vAlign w:val="center"/>
          </w:tcPr>
          <w:p w14:paraId="140DFD26" w14:textId="77777777" w:rsidR="003C3DDA" w:rsidRPr="00C73DAE" w:rsidRDefault="003C3DDA"/>
        </w:tc>
        <w:tc>
          <w:tcPr>
            <w:tcW w:w="0" w:type="auto"/>
            <w:vAlign w:val="center"/>
          </w:tcPr>
          <w:p w14:paraId="77B56475" w14:textId="77777777" w:rsidR="003C3DDA" w:rsidRPr="00C73DAE" w:rsidRDefault="003C3DDA"/>
        </w:tc>
      </w:tr>
      <w:tr w:rsidR="003C3DDA" w:rsidRPr="00C73DAE" w14:paraId="03C83FB6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7F1C9B30" w14:textId="77777777" w:rsidR="003C3DDA" w:rsidRPr="00C73DAE" w:rsidRDefault="00C73DAE">
            <w:r w:rsidRPr="00C73DAE">
              <w:t>2</w:t>
            </w:r>
          </w:p>
        </w:tc>
        <w:tc>
          <w:tcPr>
            <w:tcW w:w="0" w:type="auto"/>
            <w:vAlign w:val="center"/>
          </w:tcPr>
          <w:p w14:paraId="077A7EC5" w14:textId="77777777" w:rsidR="003C3DDA" w:rsidRPr="00C73DAE" w:rsidRDefault="00C73DAE">
            <w:r w:rsidRPr="00C73DAE">
              <w:t>216549888</w:t>
            </w:r>
          </w:p>
        </w:tc>
        <w:tc>
          <w:tcPr>
            <w:tcW w:w="0" w:type="auto"/>
            <w:vAlign w:val="center"/>
          </w:tcPr>
          <w:p w14:paraId="015E08A3" w14:textId="77777777" w:rsidR="003C3DDA" w:rsidRPr="00C73DAE" w:rsidRDefault="00C73DAE">
            <w:r w:rsidRPr="00C73DAE">
              <w:t>1.69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0F7E0A1E" w14:textId="77777777" w:rsidR="003C3DDA" w:rsidRPr="00C73DAE" w:rsidRDefault="00C73DAE">
            <w:r w:rsidRPr="00C73DAE">
              <w:t>rs182179660</w:t>
            </w:r>
          </w:p>
        </w:tc>
        <w:tc>
          <w:tcPr>
            <w:tcW w:w="0" w:type="auto"/>
            <w:vAlign w:val="center"/>
          </w:tcPr>
          <w:p w14:paraId="7156DD84" w14:textId="77777777" w:rsidR="003C3DDA" w:rsidRPr="00C73DAE" w:rsidRDefault="00C73DAE">
            <w:r w:rsidRPr="00C73DAE">
              <w:t>T/C</w:t>
            </w:r>
          </w:p>
        </w:tc>
        <w:tc>
          <w:tcPr>
            <w:tcW w:w="1052" w:type="pct"/>
            <w:vAlign w:val="center"/>
          </w:tcPr>
          <w:p w14:paraId="2C7CF446" w14:textId="77777777" w:rsidR="003C3DDA" w:rsidRPr="00C73DAE" w:rsidRDefault="00C73DAE">
            <w:r w:rsidRPr="00C73DAE">
              <w:t>AC012668.3</w:t>
            </w:r>
            <w:r w:rsidRPr="00C73DAE">
              <w:t>，</w:t>
            </w:r>
            <w:r w:rsidRPr="00C73DAE">
              <w:t>LINC00607</w:t>
            </w:r>
          </w:p>
        </w:tc>
        <w:tc>
          <w:tcPr>
            <w:tcW w:w="872" w:type="pct"/>
            <w:vAlign w:val="center"/>
          </w:tcPr>
          <w:p w14:paraId="50B3DF18" w14:textId="77777777" w:rsidR="003C3DDA" w:rsidRPr="00C73DAE" w:rsidRDefault="00C73DAE">
            <w:r w:rsidRPr="00C73DAE">
              <w:t>CUX1_HM08349</w:t>
            </w:r>
          </w:p>
        </w:tc>
        <w:tc>
          <w:tcPr>
            <w:tcW w:w="0" w:type="auto"/>
            <w:vAlign w:val="center"/>
          </w:tcPr>
          <w:p w14:paraId="1F82885E" w14:textId="77777777" w:rsidR="003C3DDA" w:rsidRPr="00C73DAE" w:rsidRDefault="00C73DAE">
            <w:r w:rsidRPr="00C73DAE">
              <w:t>rs182179660</w:t>
            </w:r>
          </w:p>
        </w:tc>
        <w:tc>
          <w:tcPr>
            <w:tcW w:w="0" w:type="auto"/>
            <w:vAlign w:val="center"/>
          </w:tcPr>
          <w:p w14:paraId="6DB64028" w14:textId="77777777" w:rsidR="003C3DDA" w:rsidRPr="00C73DAE" w:rsidRDefault="00C73DAE">
            <w:r w:rsidRPr="00C73DAE">
              <w:t>1.69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287A269A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3440E24A" w14:textId="77777777" w:rsidR="003C3DDA" w:rsidRPr="00C73DAE" w:rsidRDefault="00C73DAE">
            <w:r w:rsidRPr="00C73DAE">
              <w:t>1</w:t>
            </w:r>
          </w:p>
        </w:tc>
        <w:tc>
          <w:tcPr>
            <w:tcW w:w="0" w:type="auto"/>
            <w:vAlign w:val="center"/>
          </w:tcPr>
          <w:p w14:paraId="3835FB10" w14:textId="77777777" w:rsidR="003C3DDA" w:rsidRPr="00C73DAE" w:rsidRDefault="00C73DAE">
            <w:r w:rsidRPr="00C73DAE">
              <w:t>179976640</w:t>
            </w:r>
          </w:p>
        </w:tc>
        <w:tc>
          <w:tcPr>
            <w:tcW w:w="0" w:type="auto"/>
            <w:vAlign w:val="center"/>
          </w:tcPr>
          <w:p w14:paraId="09ED67E9" w14:textId="77777777" w:rsidR="003C3DDA" w:rsidRPr="00C73DAE" w:rsidRDefault="00C73DAE">
            <w:r w:rsidRPr="00C73DAE">
              <w:t>1.73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73B819FA" w14:textId="77777777" w:rsidR="003C3DDA" w:rsidRPr="00C73DAE" w:rsidRDefault="00C73DAE">
            <w:r w:rsidRPr="00C73DAE">
              <w:t>rs183952659</w:t>
            </w:r>
          </w:p>
        </w:tc>
        <w:tc>
          <w:tcPr>
            <w:tcW w:w="0" w:type="auto"/>
            <w:vAlign w:val="center"/>
          </w:tcPr>
          <w:p w14:paraId="78C97ED5" w14:textId="77777777" w:rsidR="003C3DDA" w:rsidRPr="00C73DAE" w:rsidRDefault="00C73DAE">
            <w:r w:rsidRPr="00C73DAE">
              <w:t>C/T</w:t>
            </w:r>
          </w:p>
        </w:tc>
        <w:tc>
          <w:tcPr>
            <w:tcW w:w="1052" w:type="pct"/>
            <w:vAlign w:val="center"/>
          </w:tcPr>
          <w:p w14:paraId="6513AAB0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CEP350</w:t>
            </w:r>
          </w:p>
        </w:tc>
        <w:tc>
          <w:tcPr>
            <w:tcW w:w="872" w:type="pct"/>
            <w:vAlign w:val="center"/>
          </w:tcPr>
          <w:p w14:paraId="3E87FEC6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JUNB_HM06535</w:t>
            </w:r>
          </w:p>
        </w:tc>
        <w:tc>
          <w:tcPr>
            <w:tcW w:w="0" w:type="auto"/>
            <w:vAlign w:val="center"/>
          </w:tcPr>
          <w:p w14:paraId="0245CDCC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rs183952659</w:t>
            </w:r>
          </w:p>
        </w:tc>
        <w:tc>
          <w:tcPr>
            <w:tcW w:w="0" w:type="auto"/>
            <w:vAlign w:val="center"/>
          </w:tcPr>
          <w:p w14:paraId="4AF4B2BF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1.73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764853C6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7127AAEC" w14:textId="77777777" w:rsidR="003C3DDA" w:rsidRPr="00C73DAE" w:rsidRDefault="00C73DAE">
            <w:r w:rsidRPr="00C73DAE">
              <w:t>12</w:t>
            </w:r>
          </w:p>
        </w:tc>
        <w:tc>
          <w:tcPr>
            <w:tcW w:w="0" w:type="auto"/>
            <w:vAlign w:val="center"/>
          </w:tcPr>
          <w:p w14:paraId="19D51CCB" w14:textId="77777777" w:rsidR="003C3DDA" w:rsidRPr="00C73DAE" w:rsidRDefault="00C73DAE">
            <w:r w:rsidRPr="00C73DAE">
              <w:t>81136297</w:t>
            </w:r>
          </w:p>
        </w:tc>
        <w:tc>
          <w:tcPr>
            <w:tcW w:w="0" w:type="auto"/>
            <w:vAlign w:val="center"/>
          </w:tcPr>
          <w:p w14:paraId="1FBE515E" w14:textId="77777777" w:rsidR="003C3DDA" w:rsidRPr="00C73DAE" w:rsidRDefault="00C73DAE">
            <w:r w:rsidRPr="00C73DAE">
              <w:t>1.88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634450C6" w14:textId="77777777" w:rsidR="003C3DDA" w:rsidRPr="00C73DAE" w:rsidRDefault="00C73DAE">
            <w:r w:rsidRPr="00C73DAE">
              <w:t>rs573155374</w:t>
            </w:r>
          </w:p>
        </w:tc>
        <w:tc>
          <w:tcPr>
            <w:tcW w:w="0" w:type="auto"/>
            <w:vAlign w:val="center"/>
          </w:tcPr>
          <w:p w14:paraId="4EDB9CA9" w14:textId="77777777" w:rsidR="003C3DDA" w:rsidRPr="00C73DAE" w:rsidRDefault="00C73DAE">
            <w:r w:rsidRPr="00C73DAE">
              <w:t>G/A</w:t>
            </w:r>
          </w:p>
        </w:tc>
        <w:tc>
          <w:tcPr>
            <w:tcW w:w="1052" w:type="pct"/>
            <w:vAlign w:val="center"/>
          </w:tcPr>
          <w:p w14:paraId="5A15EC57" w14:textId="77777777" w:rsidR="003C3DDA" w:rsidRPr="00C73DAE" w:rsidRDefault="00C73DAE">
            <w:r w:rsidRPr="00C73DAE">
              <w:t>12q21.31</w:t>
            </w:r>
          </w:p>
        </w:tc>
        <w:tc>
          <w:tcPr>
            <w:tcW w:w="872" w:type="pct"/>
            <w:vAlign w:val="center"/>
          </w:tcPr>
          <w:p w14:paraId="1618A37E" w14:textId="77777777" w:rsidR="003C3DDA" w:rsidRPr="00C73DAE" w:rsidRDefault="00C73DAE">
            <w:r w:rsidRPr="00C73DAE">
              <w:t>PRDM1_HM01423</w:t>
            </w:r>
          </w:p>
        </w:tc>
        <w:tc>
          <w:tcPr>
            <w:tcW w:w="0" w:type="auto"/>
            <w:vAlign w:val="center"/>
          </w:tcPr>
          <w:p w14:paraId="4A44E31A" w14:textId="77777777" w:rsidR="003C3DDA" w:rsidRPr="00C73DAE" w:rsidRDefault="00C73DAE">
            <w:r w:rsidRPr="00C73DAE">
              <w:t>rs573155374</w:t>
            </w:r>
          </w:p>
        </w:tc>
        <w:tc>
          <w:tcPr>
            <w:tcW w:w="0" w:type="auto"/>
            <w:vAlign w:val="center"/>
          </w:tcPr>
          <w:p w14:paraId="4FC93D7A" w14:textId="77777777" w:rsidR="003C3DDA" w:rsidRPr="00C73DAE" w:rsidRDefault="00C73DAE">
            <w:r w:rsidRPr="00C73DAE">
              <w:t>1.88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51E7F647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4FC2C6B1" w14:textId="77777777" w:rsidR="003C3DDA" w:rsidRPr="00C73DAE" w:rsidRDefault="00C73DAE">
            <w:r w:rsidRPr="00C73DAE">
              <w:t>8</w:t>
            </w:r>
          </w:p>
        </w:tc>
        <w:tc>
          <w:tcPr>
            <w:tcW w:w="0" w:type="auto"/>
            <w:vAlign w:val="center"/>
          </w:tcPr>
          <w:p w14:paraId="7E4D6690" w14:textId="77777777" w:rsidR="003C3DDA" w:rsidRPr="00C73DAE" w:rsidRDefault="00C73DAE">
            <w:r w:rsidRPr="00C73DAE">
              <w:t>14603012</w:t>
            </w:r>
          </w:p>
        </w:tc>
        <w:tc>
          <w:tcPr>
            <w:tcW w:w="0" w:type="auto"/>
            <w:vAlign w:val="center"/>
          </w:tcPr>
          <w:p w14:paraId="7A64A296" w14:textId="77777777" w:rsidR="003C3DDA" w:rsidRPr="00C73DAE" w:rsidRDefault="00C73DAE">
            <w:r w:rsidRPr="00C73DAE">
              <w:t>2.04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01BE5380" w14:textId="77777777" w:rsidR="003C3DDA" w:rsidRPr="00C73DAE" w:rsidRDefault="00C73DAE">
            <w:r w:rsidRPr="00C73DAE">
              <w:t>rs188569031</w:t>
            </w:r>
          </w:p>
        </w:tc>
        <w:tc>
          <w:tcPr>
            <w:tcW w:w="0" w:type="auto"/>
            <w:vAlign w:val="center"/>
          </w:tcPr>
          <w:p w14:paraId="7D96047A" w14:textId="77777777" w:rsidR="003C3DDA" w:rsidRPr="00C73DAE" w:rsidRDefault="003C3DDA"/>
        </w:tc>
        <w:tc>
          <w:tcPr>
            <w:tcW w:w="1052" w:type="pct"/>
            <w:vAlign w:val="center"/>
          </w:tcPr>
          <w:p w14:paraId="7F36B840" w14:textId="77777777" w:rsidR="003C3DDA" w:rsidRPr="00C73DAE" w:rsidRDefault="003C3DDA"/>
        </w:tc>
        <w:tc>
          <w:tcPr>
            <w:tcW w:w="872" w:type="pct"/>
            <w:vAlign w:val="center"/>
          </w:tcPr>
          <w:p w14:paraId="714770CC" w14:textId="77777777" w:rsidR="003C3DDA" w:rsidRPr="00C73DAE" w:rsidRDefault="003C3DDA"/>
        </w:tc>
        <w:tc>
          <w:tcPr>
            <w:tcW w:w="0" w:type="auto"/>
            <w:vAlign w:val="center"/>
          </w:tcPr>
          <w:p w14:paraId="5CBF448F" w14:textId="77777777" w:rsidR="003C3DDA" w:rsidRPr="00C73DAE" w:rsidRDefault="003C3DDA"/>
        </w:tc>
        <w:tc>
          <w:tcPr>
            <w:tcW w:w="0" w:type="auto"/>
            <w:vAlign w:val="center"/>
          </w:tcPr>
          <w:p w14:paraId="30B604EE" w14:textId="77777777" w:rsidR="003C3DDA" w:rsidRPr="00C73DAE" w:rsidRDefault="003C3DDA"/>
        </w:tc>
      </w:tr>
      <w:tr w:rsidR="003C3DDA" w:rsidRPr="00C73DAE" w14:paraId="7BC6D640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4ADFD723" w14:textId="77777777" w:rsidR="003C3DDA" w:rsidRPr="00C73DAE" w:rsidRDefault="00C73DAE">
            <w:r w:rsidRPr="00C73DAE">
              <w:t>11</w:t>
            </w:r>
          </w:p>
        </w:tc>
        <w:tc>
          <w:tcPr>
            <w:tcW w:w="0" w:type="auto"/>
            <w:vAlign w:val="center"/>
          </w:tcPr>
          <w:p w14:paraId="084D2F49" w14:textId="77777777" w:rsidR="003C3DDA" w:rsidRPr="00C73DAE" w:rsidRDefault="00C73DAE">
            <w:r w:rsidRPr="00C73DAE">
              <w:t>121679603</w:t>
            </w:r>
          </w:p>
        </w:tc>
        <w:tc>
          <w:tcPr>
            <w:tcW w:w="0" w:type="auto"/>
            <w:vAlign w:val="center"/>
          </w:tcPr>
          <w:p w14:paraId="141BC7A2" w14:textId="77777777" w:rsidR="003C3DDA" w:rsidRPr="00C73DAE" w:rsidRDefault="00C73DAE">
            <w:r w:rsidRPr="00C73DAE">
              <w:t>2.10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08C6499A" w14:textId="77777777" w:rsidR="003C3DDA" w:rsidRPr="00C73DAE" w:rsidRDefault="00C73DAE">
            <w:r w:rsidRPr="00C73DAE">
              <w:t>rs113896794</w:t>
            </w:r>
          </w:p>
        </w:tc>
        <w:tc>
          <w:tcPr>
            <w:tcW w:w="0" w:type="auto"/>
            <w:vAlign w:val="center"/>
          </w:tcPr>
          <w:p w14:paraId="3A0251D1" w14:textId="77777777" w:rsidR="003C3DDA" w:rsidRPr="00C73DAE" w:rsidRDefault="00C73DAE">
            <w:r w:rsidRPr="00C73DAE">
              <w:t>G/A</w:t>
            </w:r>
          </w:p>
        </w:tc>
        <w:tc>
          <w:tcPr>
            <w:tcW w:w="1052" w:type="pct"/>
            <w:vAlign w:val="center"/>
          </w:tcPr>
          <w:p w14:paraId="06099399" w14:textId="77777777" w:rsidR="003C3DDA" w:rsidRPr="00C73DAE" w:rsidRDefault="00C73DAE">
            <w:r w:rsidRPr="00C73DAE">
              <w:t>11q24.1</w:t>
            </w:r>
          </w:p>
        </w:tc>
        <w:tc>
          <w:tcPr>
            <w:tcW w:w="872" w:type="pct"/>
            <w:vAlign w:val="center"/>
          </w:tcPr>
          <w:p w14:paraId="387011CD" w14:textId="77777777" w:rsidR="003C3DDA" w:rsidRPr="00C73DAE" w:rsidRDefault="00C73DAE">
            <w:r w:rsidRPr="00C73DAE">
              <w:t>TAF2_HM07221</w:t>
            </w:r>
          </w:p>
        </w:tc>
        <w:tc>
          <w:tcPr>
            <w:tcW w:w="0" w:type="auto"/>
            <w:vAlign w:val="center"/>
          </w:tcPr>
          <w:p w14:paraId="3E67A84F" w14:textId="77777777" w:rsidR="003C3DDA" w:rsidRPr="00C73DAE" w:rsidRDefault="00C73DAE">
            <w:r w:rsidRPr="00C73DAE">
              <w:t>rs113896794</w:t>
            </w:r>
          </w:p>
        </w:tc>
        <w:tc>
          <w:tcPr>
            <w:tcW w:w="0" w:type="auto"/>
            <w:vAlign w:val="center"/>
          </w:tcPr>
          <w:p w14:paraId="29B0B970" w14:textId="77777777" w:rsidR="003C3DDA" w:rsidRPr="00C73DAE" w:rsidRDefault="00C73DAE">
            <w:r w:rsidRPr="00C73DAE">
              <w:t>2.10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5A2F231A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161649EB" w14:textId="77777777" w:rsidR="003C3DDA" w:rsidRPr="00C73DAE" w:rsidRDefault="00C73DAE">
            <w:r w:rsidRPr="00C73DAE">
              <w:t>4</w:t>
            </w:r>
          </w:p>
        </w:tc>
        <w:tc>
          <w:tcPr>
            <w:tcW w:w="0" w:type="auto"/>
            <w:vAlign w:val="center"/>
          </w:tcPr>
          <w:p w14:paraId="701E68CD" w14:textId="77777777" w:rsidR="003C3DDA" w:rsidRPr="00C73DAE" w:rsidRDefault="00C73DAE">
            <w:r w:rsidRPr="00C73DAE">
              <w:t>94841577</w:t>
            </w:r>
          </w:p>
        </w:tc>
        <w:tc>
          <w:tcPr>
            <w:tcW w:w="0" w:type="auto"/>
            <w:vAlign w:val="center"/>
          </w:tcPr>
          <w:p w14:paraId="59A775A9" w14:textId="77777777" w:rsidR="003C3DDA" w:rsidRPr="00C73DAE" w:rsidRDefault="00C73DAE">
            <w:r w:rsidRPr="00C73DAE">
              <w:t>2.12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0859B189" w14:textId="77777777" w:rsidR="003C3DDA" w:rsidRPr="00C73DAE" w:rsidRDefault="00C73DAE">
            <w:r w:rsidRPr="00C73DAE">
              <w:t>rs116074136</w:t>
            </w:r>
          </w:p>
        </w:tc>
        <w:tc>
          <w:tcPr>
            <w:tcW w:w="0" w:type="auto"/>
            <w:vAlign w:val="center"/>
          </w:tcPr>
          <w:p w14:paraId="73FC7FC7" w14:textId="77777777" w:rsidR="003C3DDA" w:rsidRPr="00C73DAE" w:rsidRDefault="003C3DDA"/>
        </w:tc>
        <w:tc>
          <w:tcPr>
            <w:tcW w:w="1052" w:type="pct"/>
            <w:vAlign w:val="center"/>
          </w:tcPr>
          <w:p w14:paraId="38BED92C" w14:textId="77777777" w:rsidR="003C3DDA" w:rsidRPr="00C73DAE" w:rsidRDefault="003C3DDA"/>
        </w:tc>
        <w:tc>
          <w:tcPr>
            <w:tcW w:w="872" w:type="pct"/>
            <w:vAlign w:val="center"/>
          </w:tcPr>
          <w:p w14:paraId="0C9E4BC6" w14:textId="77777777" w:rsidR="003C3DDA" w:rsidRPr="00C73DAE" w:rsidRDefault="003C3DDA"/>
        </w:tc>
        <w:tc>
          <w:tcPr>
            <w:tcW w:w="0" w:type="auto"/>
            <w:vAlign w:val="center"/>
          </w:tcPr>
          <w:p w14:paraId="2FCD95CA" w14:textId="77777777" w:rsidR="003C3DDA" w:rsidRPr="00C73DAE" w:rsidRDefault="003C3DDA"/>
        </w:tc>
        <w:tc>
          <w:tcPr>
            <w:tcW w:w="0" w:type="auto"/>
            <w:vAlign w:val="center"/>
          </w:tcPr>
          <w:p w14:paraId="7CF83C52" w14:textId="77777777" w:rsidR="003C3DDA" w:rsidRPr="00C73DAE" w:rsidRDefault="003C3DDA"/>
        </w:tc>
      </w:tr>
      <w:tr w:rsidR="003C3DDA" w:rsidRPr="00C73DAE" w14:paraId="470D7B72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5D628C76" w14:textId="77777777" w:rsidR="003C3DDA" w:rsidRPr="00C73DAE" w:rsidRDefault="00C73DAE">
            <w:r w:rsidRPr="00C73DAE">
              <w:t>11</w:t>
            </w:r>
          </w:p>
        </w:tc>
        <w:tc>
          <w:tcPr>
            <w:tcW w:w="0" w:type="auto"/>
            <w:vAlign w:val="center"/>
          </w:tcPr>
          <w:p w14:paraId="28B379EA" w14:textId="77777777" w:rsidR="003C3DDA" w:rsidRPr="00C73DAE" w:rsidRDefault="00C73DAE">
            <w:r w:rsidRPr="00C73DAE">
              <w:t>34854456</w:t>
            </w:r>
          </w:p>
        </w:tc>
        <w:tc>
          <w:tcPr>
            <w:tcW w:w="0" w:type="auto"/>
            <w:vAlign w:val="center"/>
          </w:tcPr>
          <w:p w14:paraId="0858C0D5" w14:textId="77777777" w:rsidR="003C3DDA" w:rsidRPr="00C73DAE" w:rsidRDefault="00C73DAE">
            <w:r w:rsidRPr="00C73DAE">
              <w:t>2.29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4FEA4F0B" w14:textId="77777777" w:rsidR="003C3DDA" w:rsidRPr="00C73DAE" w:rsidRDefault="00C73DAE">
            <w:r w:rsidRPr="00C73DAE">
              <w:t>rs145402192</w:t>
            </w:r>
          </w:p>
        </w:tc>
        <w:tc>
          <w:tcPr>
            <w:tcW w:w="0" w:type="auto"/>
            <w:vAlign w:val="center"/>
          </w:tcPr>
          <w:p w14:paraId="6AE74484" w14:textId="77777777" w:rsidR="003C3DDA" w:rsidRPr="00C73DAE" w:rsidRDefault="003C3DDA"/>
        </w:tc>
        <w:tc>
          <w:tcPr>
            <w:tcW w:w="1052" w:type="pct"/>
            <w:vAlign w:val="center"/>
          </w:tcPr>
          <w:p w14:paraId="453C6EE5" w14:textId="77777777" w:rsidR="003C3DDA" w:rsidRPr="00C73DAE" w:rsidRDefault="003C3DDA"/>
        </w:tc>
        <w:tc>
          <w:tcPr>
            <w:tcW w:w="872" w:type="pct"/>
            <w:vAlign w:val="center"/>
          </w:tcPr>
          <w:p w14:paraId="3A77133F" w14:textId="77777777" w:rsidR="003C3DDA" w:rsidRPr="00C73DAE" w:rsidRDefault="003C3DDA"/>
        </w:tc>
        <w:tc>
          <w:tcPr>
            <w:tcW w:w="0" w:type="auto"/>
            <w:vAlign w:val="center"/>
          </w:tcPr>
          <w:p w14:paraId="052A1961" w14:textId="77777777" w:rsidR="003C3DDA" w:rsidRPr="00C73DAE" w:rsidRDefault="003C3DDA"/>
        </w:tc>
        <w:tc>
          <w:tcPr>
            <w:tcW w:w="0" w:type="auto"/>
            <w:vAlign w:val="center"/>
          </w:tcPr>
          <w:p w14:paraId="3B1C4846" w14:textId="77777777" w:rsidR="003C3DDA" w:rsidRPr="00C73DAE" w:rsidRDefault="003C3DDA"/>
        </w:tc>
      </w:tr>
      <w:tr w:rsidR="003C3DDA" w:rsidRPr="00C73DAE" w14:paraId="76EC5BD2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6B45B255" w14:textId="77777777" w:rsidR="003C3DDA" w:rsidRPr="00C73DAE" w:rsidRDefault="00C73DAE">
            <w:r w:rsidRPr="00C73DAE">
              <w:t>1</w:t>
            </w:r>
          </w:p>
        </w:tc>
        <w:tc>
          <w:tcPr>
            <w:tcW w:w="0" w:type="auto"/>
            <w:vAlign w:val="center"/>
          </w:tcPr>
          <w:p w14:paraId="6BD752A0" w14:textId="77777777" w:rsidR="003C3DDA" w:rsidRPr="00C73DAE" w:rsidRDefault="00C73DAE">
            <w:r w:rsidRPr="00C73DAE">
              <w:t>228451629</w:t>
            </w:r>
          </w:p>
        </w:tc>
        <w:tc>
          <w:tcPr>
            <w:tcW w:w="0" w:type="auto"/>
            <w:vAlign w:val="center"/>
          </w:tcPr>
          <w:p w14:paraId="3E89A5C2" w14:textId="77777777" w:rsidR="003C3DDA" w:rsidRPr="00C73DAE" w:rsidRDefault="00C73DAE">
            <w:r w:rsidRPr="00C73DAE">
              <w:t>2.41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41A8D107" w14:textId="77777777" w:rsidR="003C3DDA" w:rsidRPr="00C73DAE" w:rsidRDefault="00C73DAE">
            <w:r w:rsidRPr="00C73DAE">
              <w:t>rs572247481</w:t>
            </w:r>
          </w:p>
        </w:tc>
        <w:tc>
          <w:tcPr>
            <w:tcW w:w="0" w:type="auto"/>
            <w:vAlign w:val="center"/>
          </w:tcPr>
          <w:p w14:paraId="0467D350" w14:textId="77777777" w:rsidR="003C3DDA" w:rsidRPr="00C73DAE" w:rsidRDefault="00C73DAE">
            <w:r w:rsidRPr="00C73DAE">
              <w:t>A/G</w:t>
            </w:r>
          </w:p>
        </w:tc>
        <w:tc>
          <w:tcPr>
            <w:tcW w:w="1052" w:type="pct"/>
            <w:vAlign w:val="center"/>
          </w:tcPr>
          <w:p w14:paraId="1E224868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OBSCN</w:t>
            </w:r>
          </w:p>
        </w:tc>
        <w:tc>
          <w:tcPr>
            <w:tcW w:w="872" w:type="pct"/>
            <w:vAlign w:val="center"/>
          </w:tcPr>
          <w:p w14:paraId="244074EE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HDAC1_HM06849</w:t>
            </w:r>
          </w:p>
        </w:tc>
        <w:tc>
          <w:tcPr>
            <w:tcW w:w="0" w:type="auto"/>
            <w:vAlign w:val="center"/>
          </w:tcPr>
          <w:p w14:paraId="57D29C4F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rs572247481</w:t>
            </w:r>
          </w:p>
        </w:tc>
        <w:tc>
          <w:tcPr>
            <w:tcW w:w="0" w:type="auto"/>
            <w:vAlign w:val="center"/>
          </w:tcPr>
          <w:p w14:paraId="45C37856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2.41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4B4CE24D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648B8CA9" w14:textId="77777777" w:rsidR="003C3DDA" w:rsidRPr="00C73DAE" w:rsidRDefault="00C73DAE">
            <w:r w:rsidRPr="00C73DAE">
              <w:t>10</w:t>
            </w:r>
          </w:p>
        </w:tc>
        <w:tc>
          <w:tcPr>
            <w:tcW w:w="0" w:type="auto"/>
            <w:vAlign w:val="center"/>
          </w:tcPr>
          <w:p w14:paraId="58A01585" w14:textId="77777777" w:rsidR="003C3DDA" w:rsidRPr="00C73DAE" w:rsidRDefault="00C73DAE">
            <w:r w:rsidRPr="00C73DAE">
              <w:t>109179061</w:t>
            </w:r>
          </w:p>
        </w:tc>
        <w:tc>
          <w:tcPr>
            <w:tcW w:w="0" w:type="auto"/>
            <w:vAlign w:val="center"/>
          </w:tcPr>
          <w:p w14:paraId="10667F43" w14:textId="77777777" w:rsidR="003C3DDA" w:rsidRPr="00C73DAE" w:rsidRDefault="00C73DAE">
            <w:r w:rsidRPr="00C73DAE">
              <w:t>2.42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472CEF0D" w14:textId="77777777" w:rsidR="003C3DDA" w:rsidRPr="00C73DAE" w:rsidRDefault="00C73DAE">
            <w:r w:rsidRPr="00C73DAE">
              <w:t>rs571941180</w:t>
            </w:r>
          </w:p>
        </w:tc>
        <w:tc>
          <w:tcPr>
            <w:tcW w:w="0" w:type="auto"/>
            <w:vAlign w:val="center"/>
          </w:tcPr>
          <w:p w14:paraId="21DBAB07" w14:textId="77777777" w:rsidR="003C3DDA" w:rsidRPr="00C73DAE" w:rsidRDefault="00C73DAE">
            <w:r w:rsidRPr="00C73DAE">
              <w:t>G/T</w:t>
            </w:r>
          </w:p>
        </w:tc>
        <w:tc>
          <w:tcPr>
            <w:tcW w:w="1052" w:type="pct"/>
            <w:vAlign w:val="center"/>
          </w:tcPr>
          <w:p w14:paraId="033CF534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10q25.1</w:t>
            </w:r>
          </w:p>
        </w:tc>
        <w:tc>
          <w:tcPr>
            <w:tcW w:w="872" w:type="pct"/>
            <w:vAlign w:val="center"/>
          </w:tcPr>
          <w:p w14:paraId="54976E35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STAT3_HM01147</w:t>
            </w:r>
          </w:p>
        </w:tc>
        <w:tc>
          <w:tcPr>
            <w:tcW w:w="0" w:type="auto"/>
            <w:vAlign w:val="center"/>
          </w:tcPr>
          <w:p w14:paraId="506BC870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rs571941180</w:t>
            </w:r>
          </w:p>
        </w:tc>
        <w:tc>
          <w:tcPr>
            <w:tcW w:w="0" w:type="auto"/>
            <w:vAlign w:val="center"/>
          </w:tcPr>
          <w:p w14:paraId="51F551B8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2.42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417C59B4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5F92715F" w14:textId="77777777" w:rsidR="003C3DDA" w:rsidRPr="00C73DAE" w:rsidRDefault="00C73DAE">
            <w:r w:rsidRPr="00C73DAE">
              <w:t>5</w:t>
            </w:r>
          </w:p>
        </w:tc>
        <w:tc>
          <w:tcPr>
            <w:tcW w:w="0" w:type="auto"/>
            <w:vAlign w:val="center"/>
          </w:tcPr>
          <w:p w14:paraId="10143BB5" w14:textId="77777777" w:rsidR="003C3DDA" w:rsidRPr="00C73DAE" w:rsidRDefault="00C73DAE">
            <w:r w:rsidRPr="00C73DAE">
              <w:t>79809081</w:t>
            </w:r>
          </w:p>
        </w:tc>
        <w:tc>
          <w:tcPr>
            <w:tcW w:w="0" w:type="auto"/>
            <w:vAlign w:val="center"/>
          </w:tcPr>
          <w:p w14:paraId="73433B55" w14:textId="77777777" w:rsidR="003C3DDA" w:rsidRPr="00C73DAE" w:rsidRDefault="00C73DAE">
            <w:r w:rsidRPr="00C73DAE">
              <w:t>2.45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75482F00" w14:textId="77777777" w:rsidR="003C3DDA" w:rsidRPr="00C73DAE" w:rsidRDefault="00C73DAE">
            <w:r w:rsidRPr="00C73DAE">
              <w:t>rs146663236</w:t>
            </w:r>
          </w:p>
        </w:tc>
        <w:tc>
          <w:tcPr>
            <w:tcW w:w="0" w:type="auto"/>
            <w:vAlign w:val="center"/>
          </w:tcPr>
          <w:p w14:paraId="6D400E68" w14:textId="77777777" w:rsidR="003C3DDA" w:rsidRPr="00C73DAE" w:rsidRDefault="00C73DAE">
            <w:r w:rsidRPr="00C73DAE">
              <w:t>C/T</w:t>
            </w:r>
          </w:p>
        </w:tc>
        <w:tc>
          <w:tcPr>
            <w:tcW w:w="1052" w:type="pct"/>
            <w:vAlign w:val="center"/>
          </w:tcPr>
          <w:p w14:paraId="4D758BEA" w14:textId="77777777" w:rsidR="003C3DDA" w:rsidRPr="00C73DAE" w:rsidRDefault="00C73DAE">
            <w:r w:rsidRPr="00C73DAE">
              <w:t>FAM151B</w:t>
            </w:r>
          </w:p>
        </w:tc>
        <w:tc>
          <w:tcPr>
            <w:tcW w:w="872" w:type="pct"/>
            <w:vAlign w:val="center"/>
          </w:tcPr>
          <w:p w14:paraId="31856BA5" w14:textId="77777777" w:rsidR="003C3DDA" w:rsidRPr="00C73DAE" w:rsidRDefault="00C73DAE">
            <w:r w:rsidRPr="00C73DAE">
              <w:t>HNF4A_HM08596</w:t>
            </w:r>
          </w:p>
        </w:tc>
        <w:tc>
          <w:tcPr>
            <w:tcW w:w="0" w:type="auto"/>
            <w:vAlign w:val="center"/>
          </w:tcPr>
          <w:p w14:paraId="667F7866" w14:textId="77777777" w:rsidR="003C3DDA" w:rsidRPr="00C73DAE" w:rsidRDefault="00C73DAE">
            <w:r w:rsidRPr="00C73DAE">
              <w:t>rs146663236</w:t>
            </w:r>
          </w:p>
        </w:tc>
        <w:tc>
          <w:tcPr>
            <w:tcW w:w="0" w:type="auto"/>
            <w:vAlign w:val="center"/>
          </w:tcPr>
          <w:p w14:paraId="433ACAA1" w14:textId="77777777" w:rsidR="003C3DDA" w:rsidRPr="00C73DAE" w:rsidRDefault="00C73DAE">
            <w:r w:rsidRPr="00C73DAE">
              <w:t>2.45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7AF32527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5A8A38B6" w14:textId="77777777" w:rsidR="003C3DDA" w:rsidRPr="00C73DAE" w:rsidRDefault="00C73DAE">
            <w:r w:rsidRPr="00C73DAE">
              <w:t>1</w:t>
            </w:r>
          </w:p>
        </w:tc>
        <w:tc>
          <w:tcPr>
            <w:tcW w:w="0" w:type="auto"/>
            <w:vAlign w:val="center"/>
          </w:tcPr>
          <w:p w14:paraId="03AE94A8" w14:textId="77777777" w:rsidR="003C3DDA" w:rsidRPr="00C73DAE" w:rsidRDefault="00C73DAE">
            <w:r w:rsidRPr="00C73DAE">
              <w:t>228467969</w:t>
            </w:r>
          </w:p>
        </w:tc>
        <w:tc>
          <w:tcPr>
            <w:tcW w:w="0" w:type="auto"/>
            <w:vAlign w:val="center"/>
          </w:tcPr>
          <w:p w14:paraId="5B89B225" w14:textId="77777777" w:rsidR="003C3DDA" w:rsidRPr="00C73DAE" w:rsidRDefault="00C73DAE">
            <w:r w:rsidRPr="00C73DAE">
              <w:t>2.48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4C84095C" w14:textId="77777777" w:rsidR="003C3DDA" w:rsidRPr="00C73DAE" w:rsidRDefault="00C73DAE">
            <w:r w:rsidRPr="00C73DAE">
              <w:t>rs202052558</w:t>
            </w:r>
          </w:p>
        </w:tc>
        <w:tc>
          <w:tcPr>
            <w:tcW w:w="0" w:type="auto"/>
            <w:vAlign w:val="center"/>
          </w:tcPr>
          <w:p w14:paraId="0067F90D" w14:textId="77777777" w:rsidR="003C3DDA" w:rsidRPr="00C73DAE" w:rsidRDefault="00C73DAE">
            <w:r w:rsidRPr="00C73DAE">
              <w:t>G/A</w:t>
            </w:r>
          </w:p>
        </w:tc>
        <w:tc>
          <w:tcPr>
            <w:tcW w:w="1052" w:type="pct"/>
            <w:vAlign w:val="center"/>
          </w:tcPr>
          <w:p w14:paraId="2FCA070B" w14:textId="77777777" w:rsidR="003C3DDA" w:rsidRPr="00C73DAE" w:rsidRDefault="00C73DAE">
            <w:r w:rsidRPr="00C73DAE">
              <w:t>OBSCN</w:t>
            </w:r>
          </w:p>
        </w:tc>
        <w:tc>
          <w:tcPr>
            <w:tcW w:w="872" w:type="pct"/>
            <w:vAlign w:val="center"/>
          </w:tcPr>
          <w:p w14:paraId="747D07FD" w14:textId="77777777" w:rsidR="003C3DDA" w:rsidRPr="00C73DAE" w:rsidRDefault="00C73DAE">
            <w:r w:rsidRPr="00C73DAE">
              <w:t>ZBTB33_HM02840</w:t>
            </w:r>
          </w:p>
        </w:tc>
        <w:tc>
          <w:tcPr>
            <w:tcW w:w="0" w:type="auto"/>
            <w:vAlign w:val="center"/>
          </w:tcPr>
          <w:p w14:paraId="7BA858B6" w14:textId="77777777" w:rsidR="003C3DDA" w:rsidRPr="00C73DAE" w:rsidRDefault="00C73DAE">
            <w:r w:rsidRPr="00C73DAE">
              <w:t>rs202052558</w:t>
            </w:r>
          </w:p>
        </w:tc>
        <w:tc>
          <w:tcPr>
            <w:tcW w:w="0" w:type="auto"/>
            <w:vAlign w:val="center"/>
          </w:tcPr>
          <w:p w14:paraId="04603C3A" w14:textId="77777777" w:rsidR="003C3DDA" w:rsidRPr="00C73DAE" w:rsidRDefault="00C73DAE">
            <w:r w:rsidRPr="00C73DAE">
              <w:t>2.48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72D40AEB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5CE55030" w14:textId="77777777" w:rsidR="003C3DDA" w:rsidRPr="00C73DAE" w:rsidRDefault="00C73DAE">
            <w:r w:rsidRPr="00C73DAE">
              <w:lastRenderedPageBreak/>
              <w:t>6</w:t>
            </w:r>
          </w:p>
        </w:tc>
        <w:tc>
          <w:tcPr>
            <w:tcW w:w="0" w:type="auto"/>
            <w:vAlign w:val="center"/>
          </w:tcPr>
          <w:p w14:paraId="64422790" w14:textId="77777777" w:rsidR="003C3DDA" w:rsidRPr="00C73DAE" w:rsidRDefault="00C73DAE">
            <w:r w:rsidRPr="00C73DAE">
              <w:t>25738781</w:t>
            </w:r>
          </w:p>
        </w:tc>
        <w:tc>
          <w:tcPr>
            <w:tcW w:w="0" w:type="auto"/>
            <w:vAlign w:val="center"/>
          </w:tcPr>
          <w:p w14:paraId="58F4AF41" w14:textId="77777777" w:rsidR="003C3DDA" w:rsidRPr="00C73DAE" w:rsidRDefault="00C73DAE">
            <w:r w:rsidRPr="00C73DAE">
              <w:t>2.56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3DF438B0" w14:textId="77777777" w:rsidR="003C3DDA" w:rsidRPr="00C73DAE" w:rsidRDefault="00C73DAE">
            <w:r w:rsidRPr="00C73DAE">
              <w:t>rs575782535</w:t>
            </w:r>
          </w:p>
        </w:tc>
        <w:tc>
          <w:tcPr>
            <w:tcW w:w="0" w:type="auto"/>
            <w:vAlign w:val="center"/>
          </w:tcPr>
          <w:p w14:paraId="5D2F9D3D" w14:textId="77777777" w:rsidR="003C3DDA" w:rsidRPr="00C73DAE" w:rsidRDefault="00C73DAE">
            <w:r w:rsidRPr="00C73DAE">
              <w:t>A/G</w:t>
            </w:r>
          </w:p>
        </w:tc>
        <w:tc>
          <w:tcPr>
            <w:tcW w:w="1052" w:type="pct"/>
            <w:vAlign w:val="center"/>
          </w:tcPr>
          <w:p w14:paraId="06B01D2F" w14:textId="77777777" w:rsidR="003C3DDA" w:rsidRPr="00C73DAE" w:rsidRDefault="00C73DAE">
            <w:r w:rsidRPr="00C73DAE">
              <w:t>6p22.2</w:t>
            </w:r>
          </w:p>
        </w:tc>
        <w:tc>
          <w:tcPr>
            <w:tcW w:w="872" w:type="pct"/>
            <w:vAlign w:val="center"/>
          </w:tcPr>
          <w:p w14:paraId="2D5C3665" w14:textId="77777777" w:rsidR="003C3DDA" w:rsidRPr="00C73DAE" w:rsidRDefault="00C73DAE">
            <w:r w:rsidRPr="00C73DAE">
              <w:t>IRF1_HM01056</w:t>
            </w:r>
          </w:p>
        </w:tc>
        <w:tc>
          <w:tcPr>
            <w:tcW w:w="0" w:type="auto"/>
            <w:vAlign w:val="center"/>
          </w:tcPr>
          <w:p w14:paraId="459F7B83" w14:textId="77777777" w:rsidR="003C3DDA" w:rsidRPr="00C73DAE" w:rsidRDefault="00C73DAE">
            <w:r w:rsidRPr="00C73DAE">
              <w:t>rs575782535</w:t>
            </w:r>
          </w:p>
        </w:tc>
        <w:tc>
          <w:tcPr>
            <w:tcW w:w="0" w:type="auto"/>
            <w:vAlign w:val="center"/>
          </w:tcPr>
          <w:p w14:paraId="12521A9F" w14:textId="77777777" w:rsidR="003C3DDA" w:rsidRPr="00C73DAE" w:rsidRDefault="00C73DAE">
            <w:r w:rsidRPr="00C73DAE">
              <w:t>2.56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0FEC2B97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4BB3CC50" w14:textId="77777777" w:rsidR="003C3DDA" w:rsidRPr="00C73DAE" w:rsidRDefault="00C73DAE">
            <w:r w:rsidRPr="00C73DAE">
              <w:t>7</w:t>
            </w:r>
          </w:p>
        </w:tc>
        <w:tc>
          <w:tcPr>
            <w:tcW w:w="0" w:type="auto"/>
            <w:vAlign w:val="center"/>
          </w:tcPr>
          <w:p w14:paraId="4BB1E51D" w14:textId="77777777" w:rsidR="003C3DDA" w:rsidRPr="00C73DAE" w:rsidRDefault="00C73DAE">
            <w:r w:rsidRPr="00C73DAE">
              <w:t>42336532</w:t>
            </w:r>
          </w:p>
        </w:tc>
        <w:tc>
          <w:tcPr>
            <w:tcW w:w="0" w:type="auto"/>
            <w:vAlign w:val="center"/>
          </w:tcPr>
          <w:p w14:paraId="02AF7164" w14:textId="77777777" w:rsidR="003C3DDA" w:rsidRPr="00C73DAE" w:rsidRDefault="00C73DAE">
            <w:r w:rsidRPr="00C73DAE">
              <w:t>2.78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1F9DB35D" w14:textId="77777777" w:rsidR="003C3DDA" w:rsidRPr="00C73DAE" w:rsidRDefault="00C73DAE">
            <w:r w:rsidRPr="00C73DAE">
              <w:t>rs541293470</w:t>
            </w:r>
          </w:p>
        </w:tc>
        <w:tc>
          <w:tcPr>
            <w:tcW w:w="0" w:type="auto"/>
            <w:vAlign w:val="center"/>
          </w:tcPr>
          <w:p w14:paraId="7FF6CCCD" w14:textId="77777777" w:rsidR="003C3DDA" w:rsidRPr="00C73DAE" w:rsidRDefault="00C73DAE">
            <w:r w:rsidRPr="00C73DAE">
              <w:t>G/A</w:t>
            </w:r>
          </w:p>
        </w:tc>
        <w:tc>
          <w:tcPr>
            <w:tcW w:w="1052" w:type="pct"/>
            <w:vAlign w:val="center"/>
          </w:tcPr>
          <w:p w14:paraId="3A1BD965" w14:textId="77777777" w:rsidR="003C3DDA" w:rsidRPr="00C73DAE" w:rsidRDefault="00C73DAE">
            <w:r w:rsidRPr="00C73DAE">
              <w:t>7p14.1</w:t>
            </w:r>
          </w:p>
        </w:tc>
        <w:tc>
          <w:tcPr>
            <w:tcW w:w="872" w:type="pct"/>
            <w:vAlign w:val="center"/>
          </w:tcPr>
          <w:p w14:paraId="596FDA85" w14:textId="77777777" w:rsidR="003C3DDA" w:rsidRPr="00C73DAE" w:rsidRDefault="00C73DAE">
            <w:r w:rsidRPr="00C73DAE">
              <w:t>STAT3_HM01147</w:t>
            </w:r>
          </w:p>
        </w:tc>
        <w:tc>
          <w:tcPr>
            <w:tcW w:w="0" w:type="auto"/>
            <w:vAlign w:val="center"/>
          </w:tcPr>
          <w:p w14:paraId="331F108F" w14:textId="77777777" w:rsidR="003C3DDA" w:rsidRPr="00C73DAE" w:rsidRDefault="00C73DAE">
            <w:r w:rsidRPr="00C73DAE">
              <w:t>rs541293470</w:t>
            </w:r>
          </w:p>
        </w:tc>
        <w:tc>
          <w:tcPr>
            <w:tcW w:w="0" w:type="auto"/>
            <w:vAlign w:val="center"/>
          </w:tcPr>
          <w:p w14:paraId="49CB1B89" w14:textId="77777777" w:rsidR="003C3DDA" w:rsidRPr="00C73DAE" w:rsidRDefault="00C73DAE">
            <w:r w:rsidRPr="00C73DAE">
              <w:t>2.78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5509ACEC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72510B01" w14:textId="77777777" w:rsidR="003C3DDA" w:rsidRPr="00C73DAE" w:rsidRDefault="00C73DAE">
            <w:r w:rsidRPr="00C73DAE">
              <w:t>2</w:t>
            </w:r>
          </w:p>
        </w:tc>
        <w:tc>
          <w:tcPr>
            <w:tcW w:w="0" w:type="auto"/>
            <w:vAlign w:val="center"/>
          </w:tcPr>
          <w:p w14:paraId="2A202CAF" w14:textId="77777777" w:rsidR="003C3DDA" w:rsidRPr="00C73DAE" w:rsidRDefault="00C73DAE">
            <w:r w:rsidRPr="00C73DAE">
              <w:t>9388012</w:t>
            </w:r>
          </w:p>
        </w:tc>
        <w:tc>
          <w:tcPr>
            <w:tcW w:w="0" w:type="auto"/>
            <w:vAlign w:val="center"/>
          </w:tcPr>
          <w:p w14:paraId="2F5F1136" w14:textId="77777777" w:rsidR="003C3DDA" w:rsidRPr="00C73DAE" w:rsidRDefault="00C73DAE">
            <w:r w:rsidRPr="00C73DAE">
              <w:t>2.99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6D242413" w14:textId="77777777" w:rsidR="003C3DDA" w:rsidRPr="00C73DAE" w:rsidRDefault="00C73DAE">
            <w:r w:rsidRPr="00C73DAE">
              <w:t>rs557741549</w:t>
            </w:r>
          </w:p>
        </w:tc>
        <w:tc>
          <w:tcPr>
            <w:tcW w:w="0" w:type="auto"/>
            <w:vAlign w:val="center"/>
          </w:tcPr>
          <w:p w14:paraId="1E88D67B" w14:textId="77777777" w:rsidR="003C3DDA" w:rsidRPr="00C73DAE" w:rsidRDefault="00C73DAE">
            <w:r w:rsidRPr="00C73DAE">
              <w:t>C/T</w:t>
            </w:r>
          </w:p>
        </w:tc>
        <w:tc>
          <w:tcPr>
            <w:tcW w:w="1052" w:type="pct"/>
            <w:vAlign w:val="center"/>
          </w:tcPr>
          <w:p w14:paraId="0298DD9E" w14:textId="77777777" w:rsidR="003C3DDA" w:rsidRPr="00C73DAE" w:rsidRDefault="00C73DAE">
            <w:r w:rsidRPr="00C73DAE">
              <w:t>ASAP2</w:t>
            </w:r>
          </w:p>
        </w:tc>
        <w:tc>
          <w:tcPr>
            <w:tcW w:w="872" w:type="pct"/>
            <w:vAlign w:val="center"/>
          </w:tcPr>
          <w:p w14:paraId="3D7A9AF7" w14:textId="77777777" w:rsidR="003C3DDA" w:rsidRPr="00C73DAE" w:rsidRDefault="00C73DAE">
            <w:r w:rsidRPr="00C73DAE">
              <w:t>DNMT1_HM00745</w:t>
            </w:r>
          </w:p>
        </w:tc>
        <w:tc>
          <w:tcPr>
            <w:tcW w:w="0" w:type="auto"/>
            <w:vAlign w:val="center"/>
          </w:tcPr>
          <w:p w14:paraId="2397C1C9" w14:textId="77777777" w:rsidR="003C3DDA" w:rsidRPr="00C73DAE" w:rsidRDefault="00C73DAE">
            <w:r w:rsidRPr="00C73DAE">
              <w:t>rs557741549</w:t>
            </w:r>
          </w:p>
        </w:tc>
        <w:tc>
          <w:tcPr>
            <w:tcW w:w="0" w:type="auto"/>
            <w:vAlign w:val="center"/>
          </w:tcPr>
          <w:p w14:paraId="0FF21483" w14:textId="77777777" w:rsidR="003C3DDA" w:rsidRPr="00C73DAE" w:rsidRDefault="00C73DAE">
            <w:r w:rsidRPr="00C73DAE">
              <w:t>2.99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0D3CB249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6F3BB093" w14:textId="77777777" w:rsidR="003C3DDA" w:rsidRPr="00C73DAE" w:rsidRDefault="00C73DAE">
            <w:r w:rsidRPr="00C73DAE">
              <w:t>4</w:t>
            </w:r>
          </w:p>
        </w:tc>
        <w:tc>
          <w:tcPr>
            <w:tcW w:w="0" w:type="auto"/>
            <w:vAlign w:val="center"/>
          </w:tcPr>
          <w:p w14:paraId="5FF1E53F" w14:textId="77777777" w:rsidR="003C3DDA" w:rsidRPr="00C73DAE" w:rsidRDefault="00C73DAE">
            <w:r w:rsidRPr="00C73DAE">
              <w:t>94925721</w:t>
            </w:r>
          </w:p>
        </w:tc>
        <w:tc>
          <w:tcPr>
            <w:tcW w:w="0" w:type="auto"/>
            <w:vAlign w:val="center"/>
          </w:tcPr>
          <w:p w14:paraId="5DF486D0" w14:textId="77777777" w:rsidR="003C3DDA" w:rsidRPr="00C73DAE" w:rsidRDefault="00C73DAE">
            <w:r w:rsidRPr="00C73DAE">
              <w:t>3.13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08E4CD1B" w14:textId="77777777" w:rsidR="003C3DDA" w:rsidRPr="00C73DAE" w:rsidRDefault="00C73DAE">
            <w:r w:rsidRPr="00C73DAE">
              <w:t>4:94925721</w:t>
            </w:r>
          </w:p>
        </w:tc>
        <w:tc>
          <w:tcPr>
            <w:tcW w:w="0" w:type="auto"/>
            <w:vAlign w:val="center"/>
          </w:tcPr>
          <w:p w14:paraId="4C9D3BBB" w14:textId="77777777" w:rsidR="003C3DDA" w:rsidRPr="00C73DAE" w:rsidRDefault="003C3DDA"/>
        </w:tc>
        <w:tc>
          <w:tcPr>
            <w:tcW w:w="1052" w:type="pct"/>
            <w:vAlign w:val="center"/>
          </w:tcPr>
          <w:p w14:paraId="4709543E" w14:textId="77777777" w:rsidR="003C3DDA" w:rsidRPr="00C73DAE" w:rsidRDefault="003C3DDA"/>
        </w:tc>
        <w:tc>
          <w:tcPr>
            <w:tcW w:w="872" w:type="pct"/>
            <w:vAlign w:val="center"/>
          </w:tcPr>
          <w:p w14:paraId="4BF1AA29" w14:textId="77777777" w:rsidR="003C3DDA" w:rsidRPr="00C73DAE" w:rsidRDefault="003C3DDA"/>
        </w:tc>
        <w:tc>
          <w:tcPr>
            <w:tcW w:w="0" w:type="auto"/>
            <w:vAlign w:val="center"/>
          </w:tcPr>
          <w:p w14:paraId="1119C65B" w14:textId="77777777" w:rsidR="003C3DDA" w:rsidRPr="00C73DAE" w:rsidRDefault="003C3DDA"/>
        </w:tc>
        <w:tc>
          <w:tcPr>
            <w:tcW w:w="0" w:type="auto"/>
            <w:vAlign w:val="center"/>
          </w:tcPr>
          <w:p w14:paraId="24DB5445" w14:textId="77777777" w:rsidR="003C3DDA" w:rsidRPr="00C73DAE" w:rsidRDefault="003C3DDA"/>
        </w:tc>
      </w:tr>
      <w:tr w:rsidR="003C3DDA" w:rsidRPr="00C73DAE" w14:paraId="6130A4C7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6C905E7A" w14:textId="77777777" w:rsidR="003C3DDA" w:rsidRPr="00C73DAE" w:rsidRDefault="00C73DAE">
            <w:r w:rsidRPr="00C73DAE">
              <w:t>14</w:t>
            </w:r>
          </w:p>
        </w:tc>
        <w:tc>
          <w:tcPr>
            <w:tcW w:w="0" w:type="auto"/>
            <w:vAlign w:val="center"/>
          </w:tcPr>
          <w:p w14:paraId="798564DB" w14:textId="77777777" w:rsidR="003C3DDA" w:rsidRPr="00C73DAE" w:rsidRDefault="00C73DAE">
            <w:r w:rsidRPr="00C73DAE">
              <w:t>28111213</w:t>
            </w:r>
          </w:p>
        </w:tc>
        <w:tc>
          <w:tcPr>
            <w:tcW w:w="0" w:type="auto"/>
            <w:vAlign w:val="center"/>
          </w:tcPr>
          <w:p w14:paraId="0D7B0D30" w14:textId="77777777" w:rsidR="003C3DDA" w:rsidRPr="00C73DAE" w:rsidRDefault="00C73DAE">
            <w:r w:rsidRPr="00C73DAE">
              <w:t>3.14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44B5A601" w14:textId="77777777" w:rsidR="003C3DDA" w:rsidRPr="00C73DAE" w:rsidRDefault="00C73DAE">
            <w:r w:rsidRPr="00C73DAE">
              <w:t>rs7157400</w:t>
            </w:r>
          </w:p>
        </w:tc>
        <w:tc>
          <w:tcPr>
            <w:tcW w:w="0" w:type="auto"/>
            <w:vAlign w:val="center"/>
          </w:tcPr>
          <w:p w14:paraId="07AE5DB7" w14:textId="77777777" w:rsidR="003C3DDA" w:rsidRPr="00C73DAE" w:rsidRDefault="003C3DDA"/>
        </w:tc>
        <w:tc>
          <w:tcPr>
            <w:tcW w:w="1052" w:type="pct"/>
            <w:vAlign w:val="center"/>
          </w:tcPr>
          <w:p w14:paraId="474DF7CB" w14:textId="77777777" w:rsidR="003C3DDA" w:rsidRPr="00C73DAE" w:rsidRDefault="003C3DDA"/>
        </w:tc>
        <w:tc>
          <w:tcPr>
            <w:tcW w:w="872" w:type="pct"/>
            <w:vAlign w:val="center"/>
          </w:tcPr>
          <w:p w14:paraId="1527F712" w14:textId="77777777" w:rsidR="003C3DDA" w:rsidRPr="00C73DAE" w:rsidRDefault="003C3DDA"/>
        </w:tc>
        <w:tc>
          <w:tcPr>
            <w:tcW w:w="0" w:type="auto"/>
            <w:vAlign w:val="center"/>
          </w:tcPr>
          <w:p w14:paraId="393E3C97" w14:textId="77777777" w:rsidR="003C3DDA" w:rsidRPr="00C73DAE" w:rsidRDefault="003C3DDA"/>
        </w:tc>
        <w:tc>
          <w:tcPr>
            <w:tcW w:w="0" w:type="auto"/>
            <w:vAlign w:val="center"/>
          </w:tcPr>
          <w:p w14:paraId="23A73889" w14:textId="77777777" w:rsidR="003C3DDA" w:rsidRPr="00C73DAE" w:rsidRDefault="003C3DDA"/>
        </w:tc>
      </w:tr>
      <w:tr w:rsidR="003C3DDA" w:rsidRPr="00C73DAE" w14:paraId="1530065E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222E4B4C" w14:textId="77777777" w:rsidR="003C3DDA" w:rsidRPr="00C73DAE" w:rsidRDefault="00C73DAE">
            <w:r w:rsidRPr="00C73DAE">
              <w:t>19</w:t>
            </w:r>
          </w:p>
        </w:tc>
        <w:tc>
          <w:tcPr>
            <w:tcW w:w="0" w:type="auto"/>
            <w:vAlign w:val="center"/>
          </w:tcPr>
          <w:p w14:paraId="650B76C0" w14:textId="77777777" w:rsidR="003C3DDA" w:rsidRPr="00C73DAE" w:rsidRDefault="00C73DAE">
            <w:r w:rsidRPr="00C73DAE">
              <w:t>54355259</w:t>
            </w:r>
          </w:p>
        </w:tc>
        <w:tc>
          <w:tcPr>
            <w:tcW w:w="0" w:type="auto"/>
            <w:vAlign w:val="center"/>
          </w:tcPr>
          <w:p w14:paraId="03D7A348" w14:textId="77777777" w:rsidR="003C3DDA" w:rsidRPr="00C73DAE" w:rsidRDefault="00C73DAE">
            <w:r w:rsidRPr="00C73DAE">
              <w:t>3.14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029FBA7B" w14:textId="77777777" w:rsidR="003C3DDA" w:rsidRPr="00C73DAE" w:rsidRDefault="00C73DAE">
            <w:r w:rsidRPr="00C73DAE">
              <w:t>rs548258857</w:t>
            </w:r>
          </w:p>
        </w:tc>
        <w:tc>
          <w:tcPr>
            <w:tcW w:w="0" w:type="auto"/>
            <w:vAlign w:val="center"/>
          </w:tcPr>
          <w:p w14:paraId="44C1B270" w14:textId="77777777" w:rsidR="003C3DDA" w:rsidRPr="00C73DAE" w:rsidRDefault="00C73DAE">
            <w:r w:rsidRPr="00C73DAE">
              <w:t>C/T</w:t>
            </w:r>
          </w:p>
        </w:tc>
        <w:tc>
          <w:tcPr>
            <w:tcW w:w="1052" w:type="pct"/>
            <w:vAlign w:val="center"/>
          </w:tcPr>
          <w:p w14:paraId="55E73D8B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19q13.42</w:t>
            </w:r>
          </w:p>
        </w:tc>
        <w:tc>
          <w:tcPr>
            <w:tcW w:w="872" w:type="pct"/>
            <w:vAlign w:val="center"/>
          </w:tcPr>
          <w:p w14:paraId="2330D996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SUZ12_HM07214</w:t>
            </w:r>
          </w:p>
        </w:tc>
        <w:tc>
          <w:tcPr>
            <w:tcW w:w="0" w:type="auto"/>
            <w:vAlign w:val="center"/>
          </w:tcPr>
          <w:p w14:paraId="24180C09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rs548258857</w:t>
            </w:r>
          </w:p>
        </w:tc>
        <w:tc>
          <w:tcPr>
            <w:tcW w:w="0" w:type="auto"/>
            <w:vAlign w:val="center"/>
          </w:tcPr>
          <w:p w14:paraId="4992861E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3.14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7607787A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6E70F2FA" w14:textId="77777777" w:rsidR="003C3DDA" w:rsidRPr="00C73DAE" w:rsidRDefault="00C73DAE">
            <w:r w:rsidRPr="00C73DAE">
              <w:t>14</w:t>
            </w:r>
          </w:p>
        </w:tc>
        <w:tc>
          <w:tcPr>
            <w:tcW w:w="0" w:type="auto"/>
            <w:vAlign w:val="center"/>
          </w:tcPr>
          <w:p w14:paraId="7E264ED0" w14:textId="77777777" w:rsidR="003C3DDA" w:rsidRPr="00C73DAE" w:rsidRDefault="00C73DAE">
            <w:r w:rsidRPr="00C73DAE">
              <w:t>28113428</w:t>
            </w:r>
          </w:p>
        </w:tc>
        <w:tc>
          <w:tcPr>
            <w:tcW w:w="0" w:type="auto"/>
            <w:vAlign w:val="center"/>
          </w:tcPr>
          <w:p w14:paraId="1EAA7448" w14:textId="77777777" w:rsidR="003C3DDA" w:rsidRPr="00C73DAE" w:rsidRDefault="00C73DAE">
            <w:r w:rsidRPr="00C73DAE">
              <w:t>3.17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0C3BA53B" w14:textId="77777777" w:rsidR="003C3DDA" w:rsidRPr="00C73DAE" w:rsidRDefault="00C73DAE">
            <w:r w:rsidRPr="00C73DAE">
              <w:t>rs12885575</w:t>
            </w:r>
          </w:p>
        </w:tc>
        <w:tc>
          <w:tcPr>
            <w:tcW w:w="0" w:type="auto"/>
            <w:vAlign w:val="center"/>
          </w:tcPr>
          <w:p w14:paraId="673E8F50" w14:textId="77777777" w:rsidR="003C3DDA" w:rsidRPr="00C73DAE" w:rsidRDefault="003C3DDA"/>
        </w:tc>
        <w:tc>
          <w:tcPr>
            <w:tcW w:w="1052" w:type="pct"/>
            <w:vAlign w:val="center"/>
          </w:tcPr>
          <w:p w14:paraId="660CE9D2" w14:textId="77777777" w:rsidR="003C3DDA" w:rsidRPr="00C73DAE" w:rsidRDefault="003C3DDA"/>
        </w:tc>
        <w:tc>
          <w:tcPr>
            <w:tcW w:w="872" w:type="pct"/>
            <w:vAlign w:val="center"/>
          </w:tcPr>
          <w:p w14:paraId="1872FD80" w14:textId="77777777" w:rsidR="003C3DDA" w:rsidRPr="00C73DAE" w:rsidRDefault="003C3DDA"/>
        </w:tc>
        <w:tc>
          <w:tcPr>
            <w:tcW w:w="0" w:type="auto"/>
            <w:vAlign w:val="center"/>
          </w:tcPr>
          <w:p w14:paraId="0E73D3AC" w14:textId="77777777" w:rsidR="003C3DDA" w:rsidRPr="00C73DAE" w:rsidRDefault="003C3DDA"/>
        </w:tc>
        <w:tc>
          <w:tcPr>
            <w:tcW w:w="0" w:type="auto"/>
            <w:vAlign w:val="center"/>
          </w:tcPr>
          <w:p w14:paraId="0C8C1B7E" w14:textId="77777777" w:rsidR="003C3DDA" w:rsidRPr="00C73DAE" w:rsidRDefault="003C3DDA"/>
        </w:tc>
      </w:tr>
      <w:tr w:rsidR="003C3DDA" w:rsidRPr="00C73DAE" w14:paraId="67FC08BE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17A5DA02" w14:textId="77777777" w:rsidR="003C3DDA" w:rsidRPr="00C73DAE" w:rsidRDefault="00C73DAE">
            <w:r w:rsidRPr="00C73DAE">
              <w:t>11</w:t>
            </w:r>
          </w:p>
        </w:tc>
        <w:tc>
          <w:tcPr>
            <w:tcW w:w="0" w:type="auto"/>
            <w:vAlign w:val="center"/>
          </w:tcPr>
          <w:p w14:paraId="50A9319A" w14:textId="77777777" w:rsidR="003C3DDA" w:rsidRPr="00C73DAE" w:rsidRDefault="00C73DAE">
            <w:r w:rsidRPr="00C73DAE">
              <w:t>109584796</w:t>
            </w:r>
          </w:p>
        </w:tc>
        <w:tc>
          <w:tcPr>
            <w:tcW w:w="0" w:type="auto"/>
            <w:vAlign w:val="center"/>
          </w:tcPr>
          <w:p w14:paraId="05E0C79A" w14:textId="77777777" w:rsidR="003C3DDA" w:rsidRPr="00C73DAE" w:rsidRDefault="00C73DAE">
            <w:r w:rsidRPr="00C73DAE">
              <w:t>3.29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1B560C94" w14:textId="77777777" w:rsidR="003C3DDA" w:rsidRPr="00C73DAE" w:rsidRDefault="00C73DAE">
            <w:r w:rsidRPr="00C73DAE">
              <w:t>rs181285647</w:t>
            </w:r>
          </w:p>
        </w:tc>
        <w:tc>
          <w:tcPr>
            <w:tcW w:w="0" w:type="auto"/>
            <w:vAlign w:val="center"/>
          </w:tcPr>
          <w:p w14:paraId="4F2D54FE" w14:textId="77777777" w:rsidR="003C3DDA" w:rsidRPr="00C73DAE" w:rsidRDefault="00C73DAE">
            <w:r w:rsidRPr="00C73DAE">
              <w:t>A/C</w:t>
            </w:r>
          </w:p>
        </w:tc>
        <w:tc>
          <w:tcPr>
            <w:tcW w:w="1052" w:type="pct"/>
            <w:vAlign w:val="center"/>
          </w:tcPr>
          <w:p w14:paraId="19227C34" w14:textId="77777777" w:rsidR="003C3DDA" w:rsidRPr="00C73DAE" w:rsidRDefault="00C73DAE">
            <w:r w:rsidRPr="00C73DAE">
              <w:t>11q22.3</w:t>
            </w:r>
          </w:p>
        </w:tc>
        <w:tc>
          <w:tcPr>
            <w:tcW w:w="872" w:type="pct"/>
            <w:vAlign w:val="center"/>
          </w:tcPr>
          <w:p w14:paraId="5B0387E4" w14:textId="77777777" w:rsidR="003C3DDA" w:rsidRPr="00C73DAE" w:rsidRDefault="00C73DAE">
            <w:r w:rsidRPr="00C73DAE">
              <w:t>ZBTB1_HM00731</w:t>
            </w:r>
          </w:p>
        </w:tc>
        <w:tc>
          <w:tcPr>
            <w:tcW w:w="0" w:type="auto"/>
            <w:vAlign w:val="center"/>
          </w:tcPr>
          <w:p w14:paraId="31812E17" w14:textId="77777777" w:rsidR="003C3DDA" w:rsidRPr="00C73DAE" w:rsidRDefault="00C73DAE">
            <w:r w:rsidRPr="00C73DAE">
              <w:t>rs181285647</w:t>
            </w:r>
          </w:p>
        </w:tc>
        <w:tc>
          <w:tcPr>
            <w:tcW w:w="0" w:type="auto"/>
            <w:vAlign w:val="center"/>
          </w:tcPr>
          <w:p w14:paraId="43D1F049" w14:textId="77777777" w:rsidR="003C3DDA" w:rsidRPr="00C73DAE" w:rsidRDefault="00C73DAE">
            <w:r w:rsidRPr="00C73DAE">
              <w:t>3.29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781C07C2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4AE85443" w14:textId="77777777" w:rsidR="003C3DDA" w:rsidRPr="00C73DAE" w:rsidRDefault="00C73DAE">
            <w:r w:rsidRPr="00C73DAE">
              <w:t>7</w:t>
            </w:r>
          </w:p>
        </w:tc>
        <w:tc>
          <w:tcPr>
            <w:tcW w:w="0" w:type="auto"/>
            <w:vAlign w:val="center"/>
          </w:tcPr>
          <w:p w14:paraId="4DF5761D" w14:textId="77777777" w:rsidR="003C3DDA" w:rsidRPr="00C73DAE" w:rsidRDefault="00C73DAE">
            <w:r w:rsidRPr="00C73DAE">
              <w:t>150985467</w:t>
            </w:r>
          </w:p>
        </w:tc>
        <w:tc>
          <w:tcPr>
            <w:tcW w:w="0" w:type="auto"/>
            <w:vAlign w:val="center"/>
          </w:tcPr>
          <w:p w14:paraId="5CC12654" w14:textId="77777777" w:rsidR="003C3DDA" w:rsidRPr="00C73DAE" w:rsidRDefault="00C73DAE">
            <w:r w:rsidRPr="00C73DAE">
              <w:t>3.38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78E83EA7" w14:textId="77777777" w:rsidR="003C3DDA" w:rsidRPr="00C73DAE" w:rsidRDefault="00C73DAE">
            <w:r w:rsidRPr="00C73DAE">
              <w:t>rs569709187</w:t>
            </w:r>
          </w:p>
        </w:tc>
        <w:tc>
          <w:tcPr>
            <w:tcW w:w="0" w:type="auto"/>
            <w:vAlign w:val="center"/>
          </w:tcPr>
          <w:p w14:paraId="00B87A38" w14:textId="77777777" w:rsidR="003C3DDA" w:rsidRPr="00C73DAE" w:rsidRDefault="00C73DAE">
            <w:r w:rsidRPr="00C73DAE">
              <w:t>C/A</w:t>
            </w:r>
          </w:p>
        </w:tc>
        <w:tc>
          <w:tcPr>
            <w:tcW w:w="1052" w:type="pct"/>
            <w:vAlign w:val="center"/>
          </w:tcPr>
          <w:p w14:paraId="40355909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7q36.1</w:t>
            </w:r>
          </w:p>
        </w:tc>
        <w:tc>
          <w:tcPr>
            <w:tcW w:w="872" w:type="pct"/>
            <w:vAlign w:val="center"/>
          </w:tcPr>
          <w:p w14:paraId="59A58BEE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CUX1_HM02915</w:t>
            </w:r>
          </w:p>
        </w:tc>
        <w:tc>
          <w:tcPr>
            <w:tcW w:w="0" w:type="auto"/>
            <w:vAlign w:val="center"/>
          </w:tcPr>
          <w:p w14:paraId="3EF610B6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rs569709187</w:t>
            </w:r>
          </w:p>
        </w:tc>
        <w:tc>
          <w:tcPr>
            <w:tcW w:w="0" w:type="auto"/>
            <w:vAlign w:val="center"/>
          </w:tcPr>
          <w:p w14:paraId="00EBFB80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3.38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7946EE48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66628866" w14:textId="77777777" w:rsidR="003C3DDA" w:rsidRPr="00C73DAE" w:rsidRDefault="00C73DAE">
            <w:r w:rsidRPr="00C73DAE">
              <w:t>7</w:t>
            </w:r>
          </w:p>
        </w:tc>
        <w:tc>
          <w:tcPr>
            <w:tcW w:w="0" w:type="auto"/>
            <w:vAlign w:val="center"/>
          </w:tcPr>
          <w:p w14:paraId="6D179E39" w14:textId="77777777" w:rsidR="003C3DDA" w:rsidRPr="00C73DAE" w:rsidRDefault="00C73DAE">
            <w:r w:rsidRPr="00C73DAE">
              <w:t>150973895</w:t>
            </w:r>
          </w:p>
        </w:tc>
        <w:tc>
          <w:tcPr>
            <w:tcW w:w="0" w:type="auto"/>
            <w:vAlign w:val="center"/>
          </w:tcPr>
          <w:p w14:paraId="3E1DE37F" w14:textId="77777777" w:rsidR="003C3DDA" w:rsidRPr="00C73DAE" w:rsidRDefault="00C73DAE">
            <w:r w:rsidRPr="00C73DAE">
              <w:t>3.38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1BAD6378" w14:textId="77777777" w:rsidR="003C3DDA" w:rsidRPr="00C73DAE" w:rsidRDefault="00C73DAE">
            <w:r w:rsidRPr="00C73DAE">
              <w:t>rs537389714</w:t>
            </w:r>
          </w:p>
        </w:tc>
        <w:tc>
          <w:tcPr>
            <w:tcW w:w="0" w:type="auto"/>
            <w:vAlign w:val="center"/>
          </w:tcPr>
          <w:p w14:paraId="65CDAE62" w14:textId="77777777" w:rsidR="003C3DDA" w:rsidRPr="00C73DAE" w:rsidRDefault="00C73DAE">
            <w:r w:rsidRPr="00C73DAE">
              <w:t>G/A</w:t>
            </w:r>
          </w:p>
        </w:tc>
        <w:tc>
          <w:tcPr>
            <w:tcW w:w="1052" w:type="pct"/>
            <w:vAlign w:val="center"/>
          </w:tcPr>
          <w:p w14:paraId="1EA7E3DC" w14:textId="77777777" w:rsidR="003C3DDA" w:rsidRPr="00C73DAE" w:rsidRDefault="00C73DAE">
            <w:r w:rsidRPr="00C73DAE">
              <w:t>SMARCD3</w:t>
            </w:r>
          </w:p>
        </w:tc>
        <w:tc>
          <w:tcPr>
            <w:tcW w:w="872" w:type="pct"/>
            <w:vAlign w:val="center"/>
          </w:tcPr>
          <w:p w14:paraId="29DD24DF" w14:textId="77777777" w:rsidR="003C3DDA" w:rsidRPr="00C73DAE" w:rsidRDefault="00C73DAE">
            <w:r w:rsidRPr="00C73DAE">
              <w:t>STAT6_HM01153</w:t>
            </w:r>
          </w:p>
        </w:tc>
        <w:tc>
          <w:tcPr>
            <w:tcW w:w="0" w:type="auto"/>
            <w:vAlign w:val="center"/>
          </w:tcPr>
          <w:p w14:paraId="23DC5076" w14:textId="77777777" w:rsidR="003C3DDA" w:rsidRPr="00C73DAE" w:rsidRDefault="00C73DAE">
            <w:r w:rsidRPr="00C73DAE">
              <w:t>rs537389714</w:t>
            </w:r>
          </w:p>
        </w:tc>
        <w:tc>
          <w:tcPr>
            <w:tcW w:w="0" w:type="auto"/>
            <w:vAlign w:val="center"/>
          </w:tcPr>
          <w:p w14:paraId="5607835A" w14:textId="77777777" w:rsidR="003C3DDA" w:rsidRPr="00C73DAE" w:rsidRDefault="00C73DAE">
            <w:r w:rsidRPr="00C73DAE">
              <w:t>3.38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36F37FFF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31303126" w14:textId="77777777" w:rsidR="003C3DDA" w:rsidRPr="00C73DAE" w:rsidRDefault="00C73DAE">
            <w:r w:rsidRPr="00C73DAE">
              <w:t>6</w:t>
            </w:r>
          </w:p>
        </w:tc>
        <w:tc>
          <w:tcPr>
            <w:tcW w:w="0" w:type="auto"/>
            <w:vAlign w:val="center"/>
          </w:tcPr>
          <w:p w14:paraId="20DA5559" w14:textId="77777777" w:rsidR="003C3DDA" w:rsidRPr="00C73DAE" w:rsidRDefault="00C73DAE">
            <w:r w:rsidRPr="00C73DAE">
              <w:t>4763698</w:t>
            </w:r>
          </w:p>
        </w:tc>
        <w:tc>
          <w:tcPr>
            <w:tcW w:w="0" w:type="auto"/>
            <w:vAlign w:val="center"/>
          </w:tcPr>
          <w:p w14:paraId="7309094D" w14:textId="77777777" w:rsidR="003C3DDA" w:rsidRPr="00C73DAE" w:rsidRDefault="00C73DAE">
            <w:r w:rsidRPr="00C73DAE">
              <w:t>3.41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3CB6C43C" w14:textId="77777777" w:rsidR="003C3DDA" w:rsidRPr="00C73DAE" w:rsidRDefault="00C73DAE">
            <w:r w:rsidRPr="00C73DAE">
              <w:t>rs560121932</w:t>
            </w:r>
          </w:p>
        </w:tc>
        <w:tc>
          <w:tcPr>
            <w:tcW w:w="0" w:type="auto"/>
            <w:vAlign w:val="center"/>
          </w:tcPr>
          <w:p w14:paraId="4A9315FA" w14:textId="77777777" w:rsidR="003C3DDA" w:rsidRPr="00C73DAE" w:rsidRDefault="00C73DAE">
            <w:r w:rsidRPr="00C73DAE">
              <w:t>A/C</w:t>
            </w:r>
          </w:p>
        </w:tc>
        <w:tc>
          <w:tcPr>
            <w:tcW w:w="1052" w:type="pct"/>
            <w:vAlign w:val="center"/>
          </w:tcPr>
          <w:p w14:paraId="07BEEC0B" w14:textId="77777777" w:rsidR="003C3DDA" w:rsidRPr="00C73DAE" w:rsidRDefault="00C73DAE">
            <w:r w:rsidRPr="00C73DAE">
              <w:t>CDYL</w:t>
            </w:r>
          </w:p>
        </w:tc>
        <w:tc>
          <w:tcPr>
            <w:tcW w:w="872" w:type="pct"/>
            <w:vAlign w:val="center"/>
          </w:tcPr>
          <w:p w14:paraId="42721BC4" w14:textId="77777777" w:rsidR="003C3DDA" w:rsidRPr="00C73DAE" w:rsidRDefault="00C73DAE">
            <w:r w:rsidRPr="00C73DAE">
              <w:t>TAF2_HM07219</w:t>
            </w:r>
          </w:p>
        </w:tc>
        <w:tc>
          <w:tcPr>
            <w:tcW w:w="0" w:type="auto"/>
            <w:vAlign w:val="center"/>
          </w:tcPr>
          <w:p w14:paraId="2EA009C4" w14:textId="77777777" w:rsidR="003C3DDA" w:rsidRPr="00C73DAE" w:rsidRDefault="00C73DAE">
            <w:r w:rsidRPr="00C73DAE">
              <w:t>rs560121932</w:t>
            </w:r>
          </w:p>
        </w:tc>
        <w:tc>
          <w:tcPr>
            <w:tcW w:w="0" w:type="auto"/>
            <w:vAlign w:val="center"/>
          </w:tcPr>
          <w:p w14:paraId="4CA37CB1" w14:textId="77777777" w:rsidR="003C3DDA" w:rsidRPr="00C73DAE" w:rsidRDefault="00C73DAE">
            <w:r w:rsidRPr="00C73DAE">
              <w:t>3.41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7BA7F43A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3682307B" w14:textId="77777777" w:rsidR="003C3DDA" w:rsidRPr="00C73DAE" w:rsidRDefault="00C73DAE">
            <w:r w:rsidRPr="00C73DAE">
              <w:t>12</w:t>
            </w:r>
          </w:p>
        </w:tc>
        <w:tc>
          <w:tcPr>
            <w:tcW w:w="0" w:type="auto"/>
            <w:vAlign w:val="center"/>
          </w:tcPr>
          <w:p w14:paraId="3B8AA62A" w14:textId="77777777" w:rsidR="003C3DDA" w:rsidRPr="00C73DAE" w:rsidRDefault="00C73DAE">
            <w:r w:rsidRPr="00C73DAE">
              <w:t>129532254</w:t>
            </w:r>
          </w:p>
        </w:tc>
        <w:tc>
          <w:tcPr>
            <w:tcW w:w="0" w:type="auto"/>
            <w:vAlign w:val="center"/>
          </w:tcPr>
          <w:p w14:paraId="51157E09" w14:textId="77777777" w:rsidR="003C3DDA" w:rsidRPr="00C73DAE" w:rsidRDefault="00C73DAE">
            <w:r w:rsidRPr="00C73DAE">
              <w:t>3.57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409104DF" w14:textId="77777777" w:rsidR="003C3DDA" w:rsidRPr="00C73DAE" w:rsidRDefault="00C73DAE">
            <w:r w:rsidRPr="00C73DAE">
              <w:t>rs545955322</w:t>
            </w:r>
          </w:p>
        </w:tc>
        <w:tc>
          <w:tcPr>
            <w:tcW w:w="0" w:type="auto"/>
            <w:vAlign w:val="center"/>
          </w:tcPr>
          <w:p w14:paraId="1674C48B" w14:textId="77777777" w:rsidR="003C3DDA" w:rsidRPr="00C73DAE" w:rsidRDefault="00C73DAE">
            <w:r w:rsidRPr="00C73DAE">
              <w:t>A/G</w:t>
            </w:r>
          </w:p>
        </w:tc>
        <w:tc>
          <w:tcPr>
            <w:tcW w:w="1052" w:type="pct"/>
            <w:vAlign w:val="center"/>
          </w:tcPr>
          <w:p w14:paraId="18A4C0B2" w14:textId="77777777" w:rsidR="003C3DDA" w:rsidRPr="00C73DAE" w:rsidRDefault="00C73DAE">
            <w:r w:rsidRPr="00C73DAE">
              <w:t>12q24.33</w:t>
            </w:r>
          </w:p>
        </w:tc>
        <w:tc>
          <w:tcPr>
            <w:tcW w:w="872" w:type="pct"/>
            <w:vAlign w:val="center"/>
          </w:tcPr>
          <w:p w14:paraId="038128FC" w14:textId="77777777" w:rsidR="003C3DDA" w:rsidRPr="00C73DAE" w:rsidRDefault="00C73DAE">
            <w:r w:rsidRPr="00C73DAE">
              <w:t>SOX6_HM06559</w:t>
            </w:r>
          </w:p>
        </w:tc>
        <w:tc>
          <w:tcPr>
            <w:tcW w:w="0" w:type="auto"/>
            <w:vAlign w:val="center"/>
          </w:tcPr>
          <w:p w14:paraId="0D0E077E" w14:textId="77777777" w:rsidR="003C3DDA" w:rsidRPr="00C73DAE" w:rsidRDefault="00C73DAE">
            <w:r w:rsidRPr="00C73DAE">
              <w:t>rs545955322</w:t>
            </w:r>
          </w:p>
        </w:tc>
        <w:tc>
          <w:tcPr>
            <w:tcW w:w="0" w:type="auto"/>
            <w:vAlign w:val="center"/>
          </w:tcPr>
          <w:p w14:paraId="6E422C3C" w14:textId="77777777" w:rsidR="003C3DDA" w:rsidRPr="00C73DAE" w:rsidRDefault="00C73DAE">
            <w:r w:rsidRPr="00C73DAE">
              <w:t>3.57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57893B09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75514DC7" w14:textId="77777777" w:rsidR="003C3DDA" w:rsidRPr="00C73DAE" w:rsidRDefault="00C73DAE">
            <w:r w:rsidRPr="00C73DAE">
              <w:t>17</w:t>
            </w:r>
          </w:p>
        </w:tc>
        <w:tc>
          <w:tcPr>
            <w:tcW w:w="0" w:type="auto"/>
            <w:vAlign w:val="center"/>
          </w:tcPr>
          <w:p w14:paraId="4B21BD1C" w14:textId="77777777" w:rsidR="003C3DDA" w:rsidRPr="00C73DAE" w:rsidRDefault="00C73DAE">
            <w:r w:rsidRPr="00C73DAE">
              <w:t>2845275</w:t>
            </w:r>
          </w:p>
        </w:tc>
        <w:tc>
          <w:tcPr>
            <w:tcW w:w="0" w:type="auto"/>
            <w:vAlign w:val="center"/>
          </w:tcPr>
          <w:p w14:paraId="6860B1B6" w14:textId="77777777" w:rsidR="003C3DDA" w:rsidRPr="00C73DAE" w:rsidRDefault="00C73DAE">
            <w:r w:rsidRPr="00C73DAE">
              <w:t>3.66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608E8B73" w14:textId="77777777" w:rsidR="003C3DDA" w:rsidRPr="00C73DAE" w:rsidRDefault="00C73DAE">
            <w:r w:rsidRPr="00C73DAE">
              <w:t>rs551436401</w:t>
            </w:r>
          </w:p>
        </w:tc>
        <w:tc>
          <w:tcPr>
            <w:tcW w:w="0" w:type="auto"/>
            <w:vAlign w:val="center"/>
          </w:tcPr>
          <w:p w14:paraId="5788B00A" w14:textId="77777777" w:rsidR="003C3DDA" w:rsidRPr="00C73DAE" w:rsidRDefault="00C73DAE">
            <w:r w:rsidRPr="00C73DAE">
              <w:t>C/T</w:t>
            </w:r>
          </w:p>
        </w:tc>
        <w:tc>
          <w:tcPr>
            <w:tcW w:w="1052" w:type="pct"/>
            <w:vAlign w:val="center"/>
          </w:tcPr>
          <w:p w14:paraId="31D653BD" w14:textId="77777777" w:rsidR="003C3DDA" w:rsidRPr="00C73DAE" w:rsidRDefault="00C73DAE">
            <w:r w:rsidRPr="00C73DAE">
              <w:t>RAP1GAP2</w:t>
            </w:r>
          </w:p>
        </w:tc>
        <w:tc>
          <w:tcPr>
            <w:tcW w:w="872" w:type="pct"/>
            <w:vAlign w:val="center"/>
          </w:tcPr>
          <w:p w14:paraId="065746EA" w14:textId="77777777" w:rsidR="003C3DDA" w:rsidRPr="00C73DAE" w:rsidRDefault="00C73DAE">
            <w:r w:rsidRPr="00C73DAE">
              <w:t>BHLHE40_HM02850</w:t>
            </w:r>
          </w:p>
        </w:tc>
        <w:tc>
          <w:tcPr>
            <w:tcW w:w="0" w:type="auto"/>
            <w:vAlign w:val="center"/>
          </w:tcPr>
          <w:p w14:paraId="5D483CE6" w14:textId="77777777" w:rsidR="003C3DDA" w:rsidRPr="00C73DAE" w:rsidRDefault="00C73DAE">
            <w:r w:rsidRPr="00C73DAE">
              <w:t>rs551436401</w:t>
            </w:r>
          </w:p>
        </w:tc>
        <w:tc>
          <w:tcPr>
            <w:tcW w:w="0" w:type="auto"/>
            <w:vAlign w:val="center"/>
          </w:tcPr>
          <w:p w14:paraId="37551EBE" w14:textId="77777777" w:rsidR="003C3DDA" w:rsidRPr="00C73DAE" w:rsidRDefault="00C73DAE">
            <w:r w:rsidRPr="00C73DAE">
              <w:t>3.66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33EE79A9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46AAA435" w14:textId="77777777" w:rsidR="003C3DDA" w:rsidRPr="00C73DAE" w:rsidRDefault="00C73DAE">
            <w:r w:rsidRPr="00C73DAE">
              <w:lastRenderedPageBreak/>
              <w:t>11</w:t>
            </w:r>
          </w:p>
        </w:tc>
        <w:tc>
          <w:tcPr>
            <w:tcW w:w="0" w:type="auto"/>
            <w:vAlign w:val="center"/>
          </w:tcPr>
          <w:p w14:paraId="1B6A5A3A" w14:textId="77777777" w:rsidR="003C3DDA" w:rsidRPr="00C73DAE" w:rsidRDefault="00C73DAE">
            <w:r w:rsidRPr="00C73DAE">
              <w:t>39701506</w:t>
            </w:r>
          </w:p>
        </w:tc>
        <w:tc>
          <w:tcPr>
            <w:tcW w:w="0" w:type="auto"/>
            <w:vAlign w:val="center"/>
          </w:tcPr>
          <w:p w14:paraId="5A1415CC" w14:textId="77777777" w:rsidR="003C3DDA" w:rsidRPr="00C73DAE" w:rsidRDefault="00C73DAE">
            <w:r w:rsidRPr="00C73DAE">
              <w:t>3.66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4F950BD3" w14:textId="77777777" w:rsidR="003C3DDA" w:rsidRPr="00C73DAE" w:rsidRDefault="00C73DAE">
            <w:r w:rsidRPr="00C73DAE">
              <w:t>rs751769861</w:t>
            </w:r>
          </w:p>
        </w:tc>
        <w:tc>
          <w:tcPr>
            <w:tcW w:w="0" w:type="auto"/>
            <w:vAlign w:val="center"/>
          </w:tcPr>
          <w:p w14:paraId="23F379E4" w14:textId="77777777" w:rsidR="003C3DDA" w:rsidRPr="00C73DAE" w:rsidRDefault="00C73DAE">
            <w:r w:rsidRPr="00C73DAE">
              <w:t>A/C</w:t>
            </w:r>
          </w:p>
        </w:tc>
        <w:tc>
          <w:tcPr>
            <w:tcW w:w="1052" w:type="pct"/>
            <w:vAlign w:val="center"/>
          </w:tcPr>
          <w:p w14:paraId="4E97EA4E" w14:textId="77777777" w:rsidR="003C3DDA" w:rsidRPr="00C73DAE" w:rsidRDefault="00C73DAE">
            <w:r w:rsidRPr="00C73DAE">
              <w:t>11p12</w:t>
            </w:r>
          </w:p>
        </w:tc>
        <w:tc>
          <w:tcPr>
            <w:tcW w:w="872" w:type="pct"/>
            <w:vAlign w:val="center"/>
          </w:tcPr>
          <w:p w14:paraId="3504A14E" w14:textId="77777777" w:rsidR="003C3DDA" w:rsidRPr="00C73DAE" w:rsidRDefault="00C73DAE">
            <w:r w:rsidRPr="00C73DAE">
              <w:t>WRNIP1_HM10643</w:t>
            </w:r>
          </w:p>
        </w:tc>
        <w:tc>
          <w:tcPr>
            <w:tcW w:w="0" w:type="auto"/>
            <w:vAlign w:val="center"/>
          </w:tcPr>
          <w:p w14:paraId="0DAD078E" w14:textId="77777777" w:rsidR="003C3DDA" w:rsidRPr="00C73DAE" w:rsidRDefault="00C73DAE">
            <w:r w:rsidRPr="00C73DAE">
              <w:t>rs751769861</w:t>
            </w:r>
          </w:p>
        </w:tc>
        <w:tc>
          <w:tcPr>
            <w:tcW w:w="0" w:type="auto"/>
            <w:vAlign w:val="center"/>
          </w:tcPr>
          <w:p w14:paraId="42077A60" w14:textId="77777777" w:rsidR="003C3DDA" w:rsidRPr="00C73DAE" w:rsidRDefault="00C73DAE">
            <w:r w:rsidRPr="00C73DAE">
              <w:t>3.66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0F854B87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5EBE187E" w14:textId="77777777" w:rsidR="003C3DDA" w:rsidRPr="00C73DAE" w:rsidRDefault="00C73DAE">
            <w:r w:rsidRPr="00C73DAE">
              <w:t>7</w:t>
            </w:r>
          </w:p>
        </w:tc>
        <w:tc>
          <w:tcPr>
            <w:tcW w:w="0" w:type="auto"/>
            <w:vAlign w:val="center"/>
          </w:tcPr>
          <w:p w14:paraId="3DBE7A48" w14:textId="77777777" w:rsidR="003C3DDA" w:rsidRPr="00C73DAE" w:rsidRDefault="00C73DAE">
            <w:r w:rsidRPr="00C73DAE">
              <w:t>17692862</w:t>
            </w:r>
          </w:p>
        </w:tc>
        <w:tc>
          <w:tcPr>
            <w:tcW w:w="0" w:type="auto"/>
            <w:vAlign w:val="center"/>
          </w:tcPr>
          <w:p w14:paraId="4F65F432" w14:textId="77777777" w:rsidR="003C3DDA" w:rsidRPr="00C73DAE" w:rsidRDefault="00C73DAE">
            <w:r w:rsidRPr="00C73DAE">
              <w:t>3.78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15560C6A" w14:textId="77777777" w:rsidR="003C3DDA" w:rsidRPr="00C73DAE" w:rsidRDefault="00C73DAE">
            <w:r w:rsidRPr="00C73DAE">
              <w:t>rs115367368</w:t>
            </w:r>
          </w:p>
        </w:tc>
        <w:tc>
          <w:tcPr>
            <w:tcW w:w="0" w:type="auto"/>
            <w:vAlign w:val="center"/>
          </w:tcPr>
          <w:p w14:paraId="212707B7" w14:textId="77777777" w:rsidR="003C3DDA" w:rsidRPr="00C73DAE" w:rsidRDefault="00C73DAE">
            <w:r w:rsidRPr="00C73DAE">
              <w:t>C/T</w:t>
            </w:r>
          </w:p>
        </w:tc>
        <w:tc>
          <w:tcPr>
            <w:tcW w:w="1052" w:type="pct"/>
            <w:vAlign w:val="center"/>
          </w:tcPr>
          <w:p w14:paraId="715FBCB6" w14:textId="77777777" w:rsidR="003C3DDA" w:rsidRPr="00C73DAE" w:rsidRDefault="00C73DAE">
            <w:r w:rsidRPr="00C73DAE">
              <w:t>7p21.1</w:t>
            </w:r>
          </w:p>
        </w:tc>
        <w:tc>
          <w:tcPr>
            <w:tcW w:w="872" w:type="pct"/>
            <w:vAlign w:val="center"/>
          </w:tcPr>
          <w:p w14:paraId="00D78C08" w14:textId="77777777" w:rsidR="003C3DDA" w:rsidRPr="00C73DAE" w:rsidRDefault="00C73DAE">
            <w:r w:rsidRPr="00C73DAE">
              <w:t>STAT1_HM01443</w:t>
            </w:r>
          </w:p>
        </w:tc>
        <w:tc>
          <w:tcPr>
            <w:tcW w:w="0" w:type="auto"/>
            <w:vAlign w:val="center"/>
          </w:tcPr>
          <w:p w14:paraId="6823B066" w14:textId="77777777" w:rsidR="003C3DDA" w:rsidRPr="00C73DAE" w:rsidRDefault="00C73DAE">
            <w:r w:rsidRPr="00C73DAE">
              <w:t>rs115367368</w:t>
            </w:r>
          </w:p>
        </w:tc>
        <w:tc>
          <w:tcPr>
            <w:tcW w:w="0" w:type="auto"/>
            <w:vAlign w:val="center"/>
          </w:tcPr>
          <w:p w14:paraId="3C331A50" w14:textId="77777777" w:rsidR="003C3DDA" w:rsidRPr="00C73DAE" w:rsidRDefault="00C73DAE">
            <w:r w:rsidRPr="00C73DAE">
              <w:t>3.78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04B4618B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07AF3311" w14:textId="77777777" w:rsidR="003C3DDA" w:rsidRPr="00C73DAE" w:rsidRDefault="00C73DAE">
            <w:r w:rsidRPr="00C73DAE">
              <w:t>7</w:t>
            </w:r>
          </w:p>
        </w:tc>
        <w:tc>
          <w:tcPr>
            <w:tcW w:w="0" w:type="auto"/>
            <w:vAlign w:val="center"/>
          </w:tcPr>
          <w:p w14:paraId="6746CF6B" w14:textId="77777777" w:rsidR="003C3DDA" w:rsidRPr="00C73DAE" w:rsidRDefault="00C73DAE">
            <w:r w:rsidRPr="00C73DAE">
              <w:t>17979614</w:t>
            </w:r>
          </w:p>
        </w:tc>
        <w:tc>
          <w:tcPr>
            <w:tcW w:w="0" w:type="auto"/>
            <w:vAlign w:val="center"/>
          </w:tcPr>
          <w:p w14:paraId="22901736" w14:textId="77777777" w:rsidR="003C3DDA" w:rsidRPr="00C73DAE" w:rsidRDefault="00C73DAE">
            <w:r w:rsidRPr="00C73DAE">
              <w:t>3.85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0CD73635" w14:textId="77777777" w:rsidR="003C3DDA" w:rsidRPr="00C73DAE" w:rsidRDefault="00C73DAE">
            <w:r w:rsidRPr="00C73DAE">
              <w:t>rs185165991</w:t>
            </w:r>
          </w:p>
        </w:tc>
        <w:tc>
          <w:tcPr>
            <w:tcW w:w="0" w:type="auto"/>
            <w:vAlign w:val="center"/>
          </w:tcPr>
          <w:p w14:paraId="37473C96" w14:textId="77777777" w:rsidR="003C3DDA" w:rsidRPr="00C73DAE" w:rsidRDefault="00C73DAE">
            <w:r w:rsidRPr="00C73DAE">
              <w:t>G/A</w:t>
            </w:r>
          </w:p>
        </w:tc>
        <w:tc>
          <w:tcPr>
            <w:tcW w:w="1052" w:type="pct"/>
            <w:vAlign w:val="center"/>
          </w:tcPr>
          <w:p w14:paraId="42EC1C36" w14:textId="77777777" w:rsidR="003C3DDA" w:rsidRPr="00C73DAE" w:rsidRDefault="00C73DAE">
            <w:r w:rsidRPr="00C73DAE">
              <w:t>SNX13</w:t>
            </w:r>
          </w:p>
        </w:tc>
        <w:tc>
          <w:tcPr>
            <w:tcW w:w="872" w:type="pct"/>
            <w:vAlign w:val="center"/>
          </w:tcPr>
          <w:p w14:paraId="770315A9" w14:textId="77777777" w:rsidR="003C3DDA" w:rsidRPr="00C73DAE" w:rsidRDefault="00C73DAE">
            <w:r w:rsidRPr="00C73DAE">
              <w:t>HDAC1_HM06849</w:t>
            </w:r>
          </w:p>
        </w:tc>
        <w:tc>
          <w:tcPr>
            <w:tcW w:w="0" w:type="auto"/>
            <w:vAlign w:val="center"/>
          </w:tcPr>
          <w:p w14:paraId="4C62F0A0" w14:textId="77777777" w:rsidR="003C3DDA" w:rsidRPr="00C73DAE" w:rsidRDefault="00C73DAE">
            <w:r w:rsidRPr="00C73DAE">
              <w:t>rs185165991</w:t>
            </w:r>
          </w:p>
        </w:tc>
        <w:tc>
          <w:tcPr>
            <w:tcW w:w="0" w:type="auto"/>
            <w:vAlign w:val="center"/>
          </w:tcPr>
          <w:p w14:paraId="0AB60A43" w14:textId="77777777" w:rsidR="003C3DDA" w:rsidRPr="00C73DAE" w:rsidRDefault="00C73DAE">
            <w:r w:rsidRPr="00C73DAE">
              <w:t>3.85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5246F9B3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170EC3A0" w14:textId="77777777" w:rsidR="003C3DDA" w:rsidRPr="00C73DAE" w:rsidRDefault="00C73DAE">
            <w:r w:rsidRPr="00C73DAE">
              <w:t>7</w:t>
            </w:r>
          </w:p>
        </w:tc>
        <w:tc>
          <w:tcPr>
            <w:tcW w:w="0" w:type="auto"/>
            <w:vAlign w:val="center"/>
          </w:tcPr>
          <w:p w14:paraId="2C739875" w14:textId="77777777" w:rsidR="003C3DDA" w:rsidRPr="00C73DAE" w:rsidRDefault="00C73DAE">
            <w:r w:rsidRPr="00C73DAE">
              <w:t>16236523</w:t>
            </w:r>
          </w:p>
        </w:tc>
        <w:tc>
          <w:tcPr>
            <w:tcW w:w="0" w:type="auto"/>
            <w:vAlign w:val="center"/>
          </w:tcPr>
          <w:p w14:paraId="69AC9758" w14:textId="77777777" w:rsidR="003C3DDA" w:rsidRPr="00C73DAE" w:rsidRDefault="00C73DAE">
            <w:r w:rsidRPr="00C73DAE">
              <w:t>3.98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1D36F8D1" w14:textId="77777777" w:rsidR="003C3DDA" w:rsidRPr="00C73DAE" w:rsidRDefault="00C73DAE">
            <w:r w:rsidRPr="00C73DAE">
              <w:t>rs149043005</w:t>
            </w:r>
          </w:p>
        </w:tc>
        <w:tc>
          <w:tcPr>
            <w:tcW w:w="0" w:type="auto"/>
            <w:vAlign w:val="center"/>
          </w:tcPr>
          <w:p w14:paraId="60F42857" w14:textId="77777777" w:rsidR="003C3DDA" w:rsidRPr="00C73DAE" w:rsidRDefault="00C73DAE">
            <w:r w:rsidRPr="00C73DAE">
              <w:t>G/A</w:t>
            </w:r>
          </w:p>
        </w:tc>
        <w:tc>
          <w:tcPr>
            <w:tcW w:w="1052" w:type="pct"/>
            <w:vAlign w:val="center"/>
          </w:tcPr>
          <w:p w14:paraId="11BC7736" w14:textId="77777777" w:rsidR="003C3DDA" w:rsidRPr="00C73DAE" w:rsidRDefault="00C73DAE">
            <w:r w:rsidRPr="00C73DAE">
              <w:t>ISPD</w:t>
            </w:r>
          </w:p>
        </w:tc>
        <w:tc>
          <w:tcPr>
            <w:tcW w:w="872" w:type="pct"/>
            <w:vAlign w:val="center"/>
          </w:tcPr>
          <w:p w14:paraId="063611C9" w14:textId="77777777" w:rsidR="003C3DDA" w:rsidRPr="00C73DAE" w:rsidRDefault="00C73DAE">
            <w:r w:rsidRPr="00C73DAE">
              <w:t>HOXA1_HM07598</w:t>
            </w:r>
          </w:p>
        </w:tc>
        <w:tc>
          <w:tcPr>
            <w:tcW w:w="0" w:type="auto"/>
            <w:vAlign w:val="center"/>
          </w:tcPr>
          <w:p w14:paraId="63550437" w14:textId="77777777" w:rsidR="003C3DDA" w:rsidRPr="00C73DAE" w:rsidRDefault="00C73DAE">
            <w:r w:rsidRPr="00C73DAE">
              <w:t>rs149043005</w:t>
            </w:r>
          </w:p>
        </w:tc>
        <w:tc>
          <w:tcPr>
            <w:tcW w:w="0" w:type="auto"/>
            <w:vAlign w:val="center"/>
          </w:tcPr>
          <w:p w14:paraId="4F8F94A9" w14:textId="77777777" w:rsidR="003C3DDA" w:rsidRPr="00C73DAE" w:rsidRDefault="00C73DAE">
            <w:r w:rsidRPr="00C73DAE">
              <w:t>3.98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60027A37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07E62DDC" w14:textId="77777777" w:rsidR="003C3DDA" w:rsidRPr="00C73DAE" w:rsidRDefault="00C73DAE">
            <w:r w:rsidRPr="00C73DAE">
              <w:t>4</w:t>
            </w:r>
          </w:p>
        </w:tc>
        <w:tc>
          <w:tcPr>
            <w:tcW w:w="0" w:type="auto"/>
            <w:vAlign w:val="center"/>
          </w:tcPr>
          <w:p w14:paraId="2479FEA1" w14:textId="77777777" w:rsidR="003C3DDA" w:rsidRPr="00C73DAE" w:rsidRDefault="00C73DAE">
            <w:r w:rsidRPr="00C73DAE">
              <w:t>94882576</w:t>
            </w:r>
          </w:p>
        </w:tc>
        <w:tc>
          <w:tcPr>
            <w:tcW w:w="0" w:type="auto"/>
            <w:vAlign w:val="center"/>
          </w:tcPr>
          <w:p w14:paraId="772A38AE" w14:textId="77777777" w:rsidR="003C3DDA" w:rsidRPr="00C73DAE" w:rsidRDefault="00C73DAE">
            <w:r w:rsidRPr="00C73DAE">
              <w:t>4.08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29CD7561" w14:textId="77777777" w:rsidR="003C3DDA" w:rsidRPr="00C73DAE" w:rsidRDefault="00C73DAE">
            <w:r w:rsidRPr="00C73DAE">
              <w:t>rs11731310</w:t>
            </w:r>
          </w:p>
        </w:tc>
        <w:tc>
          <w:tcPr>
            <w:tcW w:w="0" w:type="auto"/>
            <w:vAlign w:val="center"/>
          </w:tcPr>
          <w:p w14:paraId="4A1CE1FB" w14:textId="77777777" w:rsidR="003C3DDA" w:rsidRPr="00C73DAE" w:rsidRDefault="003C3DDA"/>
        </w:tc>
        <w:tc>
          <w:tcPr>
            <w:tcW w:w="1052" w:type="pct"/>
            <w:vAlign w:val="center"/>
          </w:tcPr>
          <w:p w14:paraId="5116288F" w14:textId="77777777" w:rsidR="003C3DDA" w:rsidRPr="00C73DAE" w:rsidRDefault="003C3DDA"/>
        </w:tc>
        <w:tc>
          <w:tcPr>
            <w:tcW w:w="872" w:type="pct"/>
            <w:vAlign w:val="center"/>
          </w:tcPr>
          <w:p w14:paraId="5A1ECFA3" w14:textId="77777777" w:rsidR="003C3DDA" w:rsidRPr="00C73DAE" w:rsidRDefault="003C3DDA"/>
        </w:tc>
        <w:tc>
          <w:tcPr>
            <w:tcW w:w="0" w:type="auto"/>
            <w:vAlign w:val="center"/>
          </w:tcPr>
          <w:p w14:paraId="6B108A50" w14:textId="77777777" w:rsidR="003C3DDA" w:rsidRPr="00C73DAE" w:rsidRDefault="003C3DDA"/>
        </w:tc>
        <w:tc>
          <w:tcPr>
            <w:tcW w:w="0" w:type="auto"/>
            <w:vAlign w:val="center"/>
          </w:tcPr>
          <w:p w14:paraId="749700B1" w14:textId="77777777" w:rsidR="003C3DDA" w:rsidRPr="00C73DAE" w:rsidRDefault="003C3DDA"/>
        </w:tc>
      </w:tr>
      <w:tr w:rsidR="003C3DDA" w:rsidRPr="00C73DAE" w14:paraId="47D4D7DD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5A1769D1" w14:textId="77777777" w:rsidR="003C3DDA" w:rsidRPr="00C73DAE" w:rsidRDefault="00C73DAE">
            <w:r w:rsidRPr="00C73DAE">
              <w:t>18</w:t>
            </w:r>
          </w:p>
        </w:tc>
        <w:tc>
          <w:tcPr>
            <w:tcW w:w="0" w:type="auto"/>
            <w:vAlign w:val="center"/>
          </w:tcPr>
          <w:p w14:paraId="4F436EF6" w14:textId="77777777" w:rsidR="003C3DDA" w:rsidRPr="00C73DAE" w:rsidRDefault="00C73DAE">
            <w:r w:rsidRPr="00C73DAE">
              <w:t>23229957</w:t>
            </w:r>
          </w:p>
        </w:tc>
        <w:tc>
          <w:tcPr>
            <w:tcW w:w="0" w:type="auto"/>
            <w:vAlign w:val="center"/>
          </w:tcPr>
          <w:p w14:paraId="6904ACC1" w14:textId="77777777" w:rsidR="003C3DDA" w:rsidRPr="00C73DAE" w:rsidRDefault="00C73DAE">
            <w:r w:rsidRPr="00C73DAE">
              <w:t>4.11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73645CB3" w14:textId="77777777" w:rsidR="003C3DDA" w:rsidRPr="00C73DAE" w:rsidRDefault="00C73DAE">
            <w:r w:rsidRPr="00C73DAE">
              <w:t>rs575588611</w:t>
            </w:r>
          </w:p>
        </w:tc>
        <w:tc>
          <w:tcPr>
            <w:tcW w:w="0" w:type="auto"/>
            <w:vAlign w:val="center"/>
          </w:tcPr>
          <w:p w14:paraId="6C453124" w14:textId="77777777" w:rsidR="003C3DDA" w:rsidRPr="00C73DAE" w:rsidRDefault="00C73DAE">
            <w:r w:rsidRPr="00C73DAE">
              <w:t>A/G</w:t>
            </w:r>
          </w:p>
        </w:tc>
        <w:tc>
          <w:tcPr>
            <w:tcW w:w="1052" w:type="pct"/>
            <w:vAlign w:val="center"/>
          </w:tcPr>
          <w:p w14:paraId="357B247F" w14:textId="77777777" w:rsidR="003C3DDA" w:rsidRPr="00C73DAE" w:rsidRDefault="00C73DAE">
            <w:r w:rsidRPr="00C73DAE">
              <w:t>18q11.2</w:t>
            </w:r>
          </w:p>
        </w:tc>
        <w:tc>
          <w:tcPr>
            <w:tcW w:w="872" w:type="pct"/>
            <w:vAlign w:val="center"/>
          </w:tcPr>
          <w:p w14:paraId="5033DDB3" w14:textId="77777777" w:rsidR="003C3DDA" w:rsidRPr="00C73DAE" w:rsidRDefault="00C73DAE">
            <w:r w:rsidRPr="00C73DAE">
              <w:t>BCL11A_HM10041</w:t>
            </w:r>
          </w:p>
        </w:tc>
        <w:tc>
          <w:tcPr>
            <w:tcW w:w="0" w:type="auto"/>
            <w:vAlign w:val="center"/>
          </w:tcPr>
          <w:p w14:paraId="70CCF364" w14:textId="77777777" w:rsidR="003C3DDA" w:rsidRPr="00C73DAE" w:rsidRDefault="00C73DAE">
            <w:r w:rsidRPr="00C73DAE">
              <w:t>rs575588611</w:t>
            </w:r>
          </w:p>
        </w:tc>
        <w:tc>
          <w:tcPr>
            <w:tcW w:w="0" w:type="auto"/>
            <w:vAlign w:val="center"/>
          </w:tcPr>
          <w:p w14:paraId="01A23B98" w14:textId="77777777" w:rsidR="003C3DDA" w:rsidRPr="00C73DAE" w:rsidRDefault="00C73DAE">
            <w:r w:rsidRPr="00C73DAE">
              <w:t>4.11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1343C9E1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4B6A021E" w14:textId="77777777" w:rsidR="003C3DDA" w:rsidRPr="00C73DAE" w:rsidRDefault="00C73DAE">
            <w:r w:rsidRPr="00C73DAE">
              <w:t>9</w:t>
            </w:r>
          </w:p>
        </w:tc>
        <w:tc>
          <w:tcPr>
            <w:tcW w:w="0" w:type="auto"/>
            <w:vAlign w:val="center"/>
          </w:tcPr>
          <w:p w14:paraId="3CE00D1E" w14:textId="77777777" w:rsidR="003C3DDA" w:rsidRPr="00C73DAE" w:rsidRDefault="00C73DAE">
            <w:r w:rsidRPr="00C73DAE">
              <w:t>110535701</w:t>
            </w:r>
          </w:p>
        </w:tc>
        <w:tc>
          <w:tcPr>
            <w:tcW w:w="0" w:type="auto"/>
            <w:vAlign w:val="center"/>
          </w:tcPr>
          <w:p w14:paraId="7A641807" w14:textId="77777777" w:rsidR="003C3DDA" w:rsidRPr="00C73DAE" w:rsidRDefault="00C73DAE">
            <w:r w:rsidRPr="00C73DAE">
              <w:t>4.24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6CFAC677" w14:textId="77777777" w:rsidR="003C3DDA" w:rsidRPr="00C73DAE" w:rsidRDefault="00C73DAE">
            <w:r w:rsidRPr="00C73DAE">
              <w:t>rs138828336</w:t>
            </w:r>
          </w:p>
        </w:tc>
        <w:tc>
          <w:tcPr>
            <w:tcW w:w="0" w:type="auto"/>
            <w:vAlign w:val="center"/>
          </w:tcPr>
          <w:p w14:paraId="6B9CC23B" w14:textId="77777777" w:rsidR="003C3DDA" w:rsidRPr="00C73DAE" w:rsidRDefault="00C73DAE">
            <w:r w:rsidRPr="00C73DAE">
              <w:t>G/C</w:t>
            </w:r>
          </w:p>
        </w:tc>
        <w:tc>
          <w:tcPr>
            <w:tcW w:w="1052" w:type="pct"/>
            <w:vAlign w:val="center"/>
          </w:tcPr>
          <w:p w14:paraId="77D44D23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9q31.2</w:t>
            </w:r>
          </w:p>
        </w:tc>
        <w:tc>
          <w:tcPr>
            <w:tcW w:w="872" w:type="pct"/>
            <w:vAlign w:val="center"/>
          </w:tcPr>
          <w:p w14:paraId="26A033B9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CTBP1_HM06756</w:t>
            </w:r>
          </w:p>
        </w:tc>
        <w:tc>
          <w:tcPr>
            <w:tcW w:w="0" w:type="auto"/>
            <w:vAlign w:val="center"/>
          </w:tcPr>
          <w:p w14:paraId="6AED0B5C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rs138828336</w:t>
            </w:r>
          </w:p>
        </w:tc>
        <w:tc>
          <w:tcPr>
            <w:tcW w:w="0" w:type="auto"/>
            <w:vAlign w:val="center"/>
          </w:tcPr>
          <w:p w14:paraId="22D9A962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4.24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31ADEB8A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2AA475D6" w14:textId="77777777" w:rsidR="003C3DDA" w:rsidRPr="00C73DAE" w:rsidRDefault="00C73DAE">
            <w:r w:rsidRPr="00C73DAE">
              <w:t>10</w:t>
            </w:r>
          </w:p>
        </w:tc>
        <w:tc>
          <w:tcPr>
            <w:tcW w:w="0" w:type="auto"/>
            <w:vAlign w:val="center"/>
          </w:tcPr>
          <w:p w14:paraId="024955F5" w14:textId="77777777" w:rsidR="003C3DDA" w:rsidRPr="00C73DAE" w:rsidRDefault="00C73DAE">
            <w:r w:rsidRPr="00C73DAE">
              <w:t>88799856</w:t>
            </w:r>
          </w:p>
        </w:tc>
        <w:tc>
          <w:tcPr>
            <w:tcW w:w="0" w:type="auto"/>
            <w:vAlign w:val="center"/>
          </w:tcPr>
          <w:p w14:paraId="527348DB" w14:textId="77777777" w:rsidR="003C3DDA" w:rsidRPr="00C73DAE" w:rsidRDefault="00C73DAE">
            <w:r w:rsidRPr="00C73DAE">
              <w:t>4.34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2BBEE3E3" w14:textId="77777777" w:rsidR="003C3DDA" w:rsidRPr="00C73DAE" w:rsidRDefault="00C73DAE">
            <w:r w:rsidRPr="00C73DAE">
              <w:t>rs192033740</w:t>
            </w:r>
          </w:p>
        </w:tc>
        <w:tc>
          <w:tcPr>
            <w:tcW w:w="0" w:type="auto"/>
            <w:vAlign w:val="center"/>
          </w:tcPr>
          <w:p w14:paraId="55393C47" w14:textId="77777777" w:rsidR="003C3DDA" w:rsidRPr="00C73DAE" w:rsidRDefault="00C73DAE">
            <w:r w:rsidRPr="00C73DAE">
              <w:t>C/T</w:t>
            </w:r>
          </w:p>
        </w:tc>
        <w:tc>
          <w:tcPr>
            <w:tcW w:w="1052" w:type="pct"/>
            <w:vAlign w:val="center"/>
          </w:tcPr>
          <w:p w14:paraId="0FCA4E35" w14:textId="77777777" w:rsidR="003C3DDA" w:rsidRPr="00C73DAE" w:rsidRDefault="00C73DAE">
            <w:r w:rsidRPr="00C73DAE">
              <w:t>10q23.2</w:t>
            </w:r>
          </w:p>
        </w:tc>
        <w:tc>
          <w:tcPr>
            <w:tcW w:w="872" w:type="pct"/>
            <w:vAlign w:val="center"/>
          </w:tcPr>
          <w:p w14:paraId="5F26F5A2" w14:textId="77777777" w:rsidR="003C3DDA" w:rsidRPr="00C73DAE" w:rsidRDefault="00C73DAE">
            <w:r w:rsidRPr="00C73DAE">
              <w:t>HDAC1_HM06849</w:t>
            </w:r>
          </w:p>
        </w:tc>
        <w:tc>
          <w:tcPr>
            <w:tcW w:w="0" w:type="auto"/>
            <w:vAlign w:val="center"/>
          </w:tcPr>
          <w:p w14:paraId="74AA3266" w14:textId="77777777" w:rsidR="003C3DDA" w:rsidRPr="00C73DAE" w:rsidRDefault="00C73DAE">
            <w:r w:rsidRPr="00C73DAE">
              <w:t>rs192033740</w:t>
            </w:r>
          </w:p>
        </w:tc>
        <w:tc>
          <w:tcPr>
            <w:tcW w:w="0" w:type="auto"/>
            <w:vAlign w:val="center"/>
          </w:tcPr>
          <w:p w14:paraId="405C5822" w14:textId="77777777" w:rsidR="003C3DDA" w:rsidRPr="00C73DAE" w:rsidRDefault="00C73DAE">
            <w:r w:rsidRPr="00C73DAE">
              <w:t>4.34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7308CAF7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7831E924" w14:textId="77777777" w:rsidR="003C3DDA" w:rsidRPr="00C73DAE" w:rsidRDefault="00C73DAE">
            <w:r w:rsidRPr="00C73DAE">
              <w:t>7</w:t>
            </w:r>
          </w:p>
        </w:tc>
        <w:tc>
          <w:tcPr>
            <w:tcW w:w="0" w:type="auto"/>
            <w:vAlign w:val="center"/>
          </w:tcPr>
          <w:p w14:paraId="2DCA0C61" w14:textId="77777777" w:rsidR="003C3DDA" w:rsidRPr="00C73DAE" w:rsidRDefault="00C73DAE">
            <w:r w:rsidRPr="00C73DAE">
              <w:t>16297524</w:t>
            </w:r>
          </w:p>
        </w:tc>
        <w:tc>
          <w:tcPr>
            <w:tcW w:w="0" w:type="auto"/>
            <w:vAlign w:val="center"/>
          </w:tcPr>
          <w:p w14:paraId="3B49BA48" w14:textId="77777777" w:rsidR="003C3DDA" w:rsidRPr="00C73DAE" w:rsidRDefault="00C73DAE">
            <w:r w:rsidRPr="00C73DAE">
              <w:t>4.36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167C3C38" w14:textId="77777777" w:rsidR="003C3DDA" w:rsidRPr="00C73DAE" w:rsidRDefault="00C73DAE">
            <w:r w:rsidRPr="00C73DAE">
              <w:t>rs74419941</w:t>
            </w:r>
          </w:p>
        </w:tc>
        <w:tc>
          <w:tcPr>
            <w:tcW w:w="0" w:type="auto"/>
            <w:vAlign w:val="center"/>
          </w:tcPr>
          <w:p w14:paraId="371EDE93" w14:textId="77777777" w:rsidR="003C3DDA" w:rsidRPr="00C73DAE" w:rsidRDefault="00C73DAE">
            <w:r w:rsidRPr="00C73DAE">
              <w:t>C/T</w:t>
            </w:r>
          </w:p>
        </w:tc>
        <w:tc>
          <w:tcPr>
            <w:tcW w:w="1052" w:type="pct"/>
            <w:vAlign w:val="center"/>
          </w:tcPr>
          <w:p w14:paraId="364D8A04" w14:textId="77777777" w:rsidR="003C3DDA" w:rsidRPr="00C73DAE" w:rsidRDefault="00C73DAE">
            <w:r w:rsidRPr="00C73DAE">
              <w:t>ISPD</w:t>
            </w:r>
            <w:r w:rsidRPr="00C73DAE">
              <w:t>，</w:t>
            </w:r>
            <w:r w:rsidRPr="00C73DAE">
              <w:t>ISPD-AS1</w:t>
            </w:r>
          </w:p>
        </w:tc>
        <w:tc>
          <w:tcPr>
            <w:tcW w:w="872" w:type="pct"/>
            <w:vAlign w:val="center"/>
          </w:tcPr>
          <w:p w14:paraId="57B48269" w14:textId="77777777" w:rsidR="003C3DDA" w:rsidRPr="00C73DAE" w:rsidRDefault="00C73DAE">
            <w:r w:rsidRPr="00C73DAE">
              <w:t>ZBTB33_HM02590</w:t>
            </w:r>
          </w:p>
        </w:tc>
        <w:tc>
          <w:tcPr>
            <w:tcW w:w="0" w:type="auto"/>
            <w:vAlign w:val="center"/>
          </w:tcPr>
          <w:p w14:paraId="42FBD082" w14:textId="77777777" w:rsidR="003C3DDA" w:rsidRPr="00C73DAE" w:rsidRDefault="00C73DAE">
            <w:r w:rsidRPr="00C73DAE">
              <w:t>rs74419941</w:t>
            </w:r>
          </w:p>
        </w:tc>
        <w:tc>
          <w:tcPr>
            <w:tcW w:w="0" w:type="auto"/>
            <w:vAlign w:val="center"/>
          </w:tcPr>
          <w:p w14:paraId="517AE750" w14:textId="77777777" w:rsidR="003C3DDA" w:rsidRPr="00C73DAE" w:rsidRDefault="00C73DAE">
            <w:r w:rsidRPr="00C73DAE">
              <w:t>4.36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43CA8E73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335F5CF1" w14:textId="77777777" w:rsidR="003C3DDA" w:rsidRPr="00C73DAE" w:rsidRDefault="00C73DAE">
            <w:r w:rsidRPr="00C73DAE">
              <w:t>13</w:t>
            </w:r>
          </w:p>
        </w:tc>
        <w:tc>
          <w:tcPr>
            <w:tcW w:w="0" w:type="auto"/>
            <w:vAlign w:val="center"/>
          </w:tcPr>
          <w:p w14:paraId="6C7D6316" w14:textId="77777777" w:rsidR="003C3DDA" w:rsidRPr="00C73DAE" w:rsidRDefault="00C73DAE">
            <w:r w:rsidRPr="00C73DAE">
              <w:t>106641906</w:t>
            </w:r>
          </w:p>
        </w:tc>
        <w:tc>
          <w:tcPr>
            <w:tcW w:w="0" w:type="auto"/>
            <w:vAlign w:val="center"/>
          </w:tcPr>
          <w:p w14:paraId="214F4585" w14:textId="77777777" w:rsidR="003C3DDA" w:rsidRPr="00C73DAE" w:rsidRDefault="00C73DAE">
            <w:r w:rsidRPr="00C73DAE">
              <w:t>4.38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792AC2F9" w14:textId="77777777" w:rsidR="003C3DDA" w:rsidRPr="00C73DAE" w:rsidRDefault="00C73DAE">
            <w:r w:rsidRPr="00C73DAE">
              <w:t>rs113756255</w:t>
            </w:r>
          </w:p>
        </w:tc>
        <w:tc>
          <w:tcPr>
            <w:tcW w:w="0" w:type="auto"/>
            <w:vAlign w:val="center"/>
          </w:tcPr>
          <w:p w14:paraId="7886CB7B" w14:textId="77777777" w:rsidR="003C3DDA" w:rsidRPr="00C73DAE" w:rsidRDefault="00C73DAE">
            <w:r w:rsidRPr="00C73DAE">
              <w:t>A/C</w:t>
            </w:r>
          </w:p>
        </w:tc>
        <w:tc>
          <w:tcPr>
            <w:tcW w:w="1052" w:type="pct"/>
            <w:vAlign w:val="center"/>
          </w:tcPr>
          <w:p w14:paraId="663925CB" w14:textId="77777777" w:rsidR="003C3DDA" w:rsidRPr="00C73DAE" w:rsidRDefault="00C73DAE">
            <w:r w:rsidRPr="00C73DAE">
              <w:t>13q33.2</w:t>
            </w:r>
          </w:p>
        </w:tc>
        <w:tc>
          <w:tcPr>
            <w:tcW w:w="872" w:type="pct"/>
            <w:vAlign w:val="center"/>
          </w:tcPr>
          <w:p w14:paraId="396BBD2E" w14:textId="77777777" w:rsidR="003C3DDA" w:rsidRPr="00C73DAE" w:rsidRDefault="00C73DAE">
            <w:r w:rsidRPr="00C73DAE">
              <w:t>ZBTB1_HM00731</w:t>
            </w:r>
          </w:p>
        </w:tc>
        <w:tc>
          <w:tcPr>
            <w:tcW w:w="0" w:type="auto"/>
            <w:vAlign w:val="center"/>
          </w:tcPr>
          <w:p w14:paraId="75455EC8" w14:textId="77777777" w:rsidR="003C3DDA" w:rsidRPr="00C73DAE" w:rsidRDefault="00C73DAE">
            <w:r w:rsidRPr="00C73DAE">
              <w:t>rs113756255</w:t>
            </w:r>
          </w:p>
        </w:tc>
        <w:tc>
          <w:tcPr>
            <w:tcW w:w="0" w:type="auto"/>
            <w:vAlign w:val="center"/>
          </w:tcPr>
          <w:p w14:paraId="01520D08" w14:textId="77777777" w:rsidR="003C3DDA" w:rsidRPr="00C73DAE" w:rsidRDefault="00C73DAE">
            <w:r w:rsidRPr="00C73DAE">
              <w:t>4.38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246973B7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4CC7A180" w14:textId="77777777" w:rsidR="003C3DDA" w:rsidRPr="00C73DAE" w:rsidRDefault="00C73DAE">
            <w:r w:rsidRPr="00C73DAE">
              <w:t>14</w:t>
            </w:r>
          </w:p>
        </w:tc>
        <w:tc>
          <w:tcPr>
            <w:tcW w:w="0" w:type="auto"/>
            <w:vAlign w:val="center"/>
          </w:tcPr>
          <w:p w14:paraId="218B9AFF" w14:textId="77777777" w:rsidR="003C3DDA" w:rsidRPr="00C73DAE" w:rsidRDefault="00C73DAE">
            <w:r w:rsidRPr="00C73DAE">
              <w:t>28111896</w:t>
            </w:r>
          </w:p>
        </w:tc>
        <w:tc>
          <w:tcPr>
            <w:tcW w:w="0" w:type="auto"/>
            <w:vAlign w:val="center"/>
          </w:tcPr>
          <w:p w14:paraId="03C5E6E8" w14:textId="77777777" w:rsidR="003C3DDA" w:rsidRPr="00C73DAE" w:rsidRDefault="00C73DAE">
            <w:r w:rsidRPr="00C73DAE">
              <w:t>4.40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5A380395" w14:textId="77777777" w:rsidR="003C3DDA" w:rsidRPr="00C73DAE" w:rsidRDefault="00C73DAE">
            <w:r w:rsidRPr="00C73DAE">
              <w:t>rs36018313</w:t>
            </w:r>
          </w:p>
        </w:tc>
        <w:tc>
          <w:tcPr>
            <w:tcW w:w="0" w:type="auto"/>
            <w:vAlign w:val="center"/>
          </w:tcPr>
          <w:p w14:paraId="31EE58E6" w14:textId="77777777" w:rsidR="003C3DDA" w:rsidRPr="00C73DAE" w:rsidRDefault="003C3DDA"/>
        </w:tc>
        <w:tc>
          <w:tcPr>
            <w:tcW w:w="1052" w:type="pct"/>
            <w:vAlign w:val="center"/>
          </w:tcPr>
          <w:p w14:paraId="1FD54D5E" w14:textId="77777777" w:rsidR="003C3DDA" w:rsidRPr="00C73DAE" w:rsidRDefault="003C3DDA"/>
        </w:tc>
        <w:tc>
          <w:tcPr>
            <w:tcW w:w="872" w:type="pct"/>
            <w:vAlign w:val="center"/>
          </w:tcPr>
          <w:p w14:paraId="5505D282" w14:textId="77777777" w:rsidR="003C3DDA" w:rsidRPr="00C73DAE" w:rsidRDefault="003C3DDA"/>
        </w:tc>
        <w:tc>
          <w:tcPr>
            <w:tcW w:w="0" w:type="auto"/>
            <w:vAlign w:val="center"/>
          </w:tcPr>
          <w:p w14:paraId="5B69AA61" w14:textId="77777777" w:rsidR="003C3DDA" w:rsidRPr="00C73DAE" w:rsidRDefault="003C3DDA"/>
        </w:tc>
        <w:tc>
          <w:tcPr>
            <w:tcW w:w="0" w:type="auto"/>
            <w:vAlign w:val="center"/>
          </w:tcPr>
          <w:p w14:paraId="7FBA2D51" w14:textId="77777777" w:rsidR="003C3DDA" w:rsidRPr="00C73DAE" w:rsidRDefault="003C3DDA"/>
        </w:tc>
      </w:tr>
      <w:tr w:rsidR="003C3DDA" w:rsidRPr="00C73DAE" w14:paraId="610D35FC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7C88ED8C" w14:textId="77777777" w:rsidR="003C3DDA" w:rsidRPr="00C73DAE" w:rsidRDefault="00C73DAE">
            <w:r w:rsidRPr="00C73DAE">
              <w:t>6</w:t>
            </w:r>
          </w:p>
        </w:tc>
        <w:tc>
          <w:tcPr>
            <w:tcW w:w="0" w:type="auto"/>
            <w:vAlign w:val="center"/>
          </w:tcPr>
          <w:p w14:paraId="2C0E0B4C" w14:textId="77777777" w:rsidR="003C3DDA" w:rsidRPr="00C73DAE" w:rsidRDefault="00C73DAE">
            <w:r w:rsidRPr="00C73DAE">
              <w:t>39017406</w:t>
            </w:r>
          </w:p>
        </w:tc>
        <w:tc>
          <w:tcPr>
            <w:tcW w:w="0" w:type="auto"/>
            <w:vAlign w:val="center"/>
          </w:tcPr>
          <w:p w14:paraId="31D42AC4" w14:textId="77777777" w:rsidR="003C3DDA" w:rsidRPr="00C73DAE" w:rsidRDefault="00C73DAE">
            <w:r w:rsidRPr="00C73DAE">
              <w:t>4.49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337977F9" w14:textId="77777777" w:rsidR="003C3DDA" w:rsidRPr="00C73DAE" w:rsidRDefault="00C73DAE">
            <w:r w:rsidRPr="00C73DAE">
              <w:t>rs575543504</w:t>
            </w:r>
          </w:p>
        </w:tc>
        <w:tc>
          <w:tcPr>
            <w:tcW w:w="0" w:type="auto"/>
            <w:vAlign w:val="center"/>
          </w:tcPr>
          <w:p w14:paraId="55FC4BF8" w14:textId="77777777" w:rsidR="003C3DDA" w:rsidRPr="00C73DAE" w:rsidRDefault="00C73DAE">
            <w:r w:rsidRPr="00C73DAE">
              <w:t>C/T</w:t>
            </w:r>
          </w:p>
        </w:tc>
        <w:tc>
          <w:tcPr>
            <w:tcW w:w="1052" w:type="pct"/>
            <w:vAlign w:val="center"/>
          </w:tcPr>
          <w:p w14:paraId="4AFB51FE" w14:textId="77777777" w:rsidR="003C3DDA" w:rsidRPr="00C73DAE" w:rsidRDefault="00C73DAE">
            <w:r w:rsidRPr="00C73DAE">
              <w:t>GLP1R</w:t>
            </w:r>
          </w:p>
        </w:tc>
        <w:tc>
          <w:tcPr>
            <w:tcW w:w="872" w:type="pct"/>
            <w:vAlign w:val="center"/>
          </w:tcPr>
          <w:p w14:paraId="26856281" w14:textId="77777777" w:rsidR="003C3DDA" w:rsidRPr="00C73DAE" w:rsidRDefault="00C73DAE">
            <w:r w:rsidRPr="00C73DAE">
              <w:t>SP1_HM02021</w:t>
            </w:r>
          </w:p>
        </w:tc>
        <w:tc>
          <w:tcPr>
            <w:tcW w:w="0" w:type="auto"/>
            <w:vAlign w:val="center"/>
          </w:tcPr>
          <w:p w14:paraId="6620B18C" w14:textId="77777777" w:rsidR="003C3DDA" w:rsidRPr="00C73DAE" w:rsidRDefault="00C73DAE">
            <w:r w:rsidRPr="00C73DAE">
              <w:t>rs575543504</w:t>
            </w:r>
          </w:p>
        </w:tc>
        <w:tc>
          <w:tcPr>
            <w:tcW w:w="0" w:type="auto"/>
            <w:vAlign w:val="center"/>
          </w:tcPr>
          <w:p w14:paraId="0F483B07" w14:textId="77777777" w:rsidR="003C3DDA" w:rsidRPr="00C73DAE" w:rsidRDefault="00C73DAE">
            <w:r w:rsidRPr="00C73DAE">
              <w:t>4.49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3BC34D91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52DCF876" w14:textId="77777777" w:rsidR="003C3DDA" w:rsidRPr="00C73DAE" w:rsidRDefault="00C73DAE">
            <w:r w:rsidRPr="00C73DAE">
              <w:t>2</w:t>
            </w:r>
          </w:p>
        </w:tc>
        <w:tc>
          <w:tcPr>
            <w:tcW w:w="0" w:type="auto"/>
            <w:vAlign w:val="center"/>
          </w:tcPr>
          <w:p w14:paraId="0234A0A3" w14:textId="77777777" w:rsidR="003C3DDA" w:rsidRPr="00C73DAE" w:rsidRDefault="00C73DAE">
            <w:r w:rsidRPr="00C73DAE">
              <w:t>85804480</w:t>
            </w:r>
          </w:p>
        </w:tc>
        <w:tc>
          <w:tcPr>
            <w:tcW w:w="0" w:type="auto"/>
            <w:vAlign w:val="center"/>
          </w:tcPr>
          <w:p w14:paraId="3803318E" w14:textId="77777777" w:rsidR="003C3DDA" w:rsidRPr="00C73DAE" w:rsidRDefault="00C73DAE">
            <w:r w:rsidRPr="00C73DAE">
              <w:t>4.56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6D90F219" w14:textId="77777777" w:rsidR="003C3DDA" w:rsidRPr="00C73DAE" w:rsidRDefault="00C73DAE">
            <w:r w:rsidRPr="00C73DAE">
              <w:t>rs566280086</w:t>
            </w:r>
          </w:p>
        </w:tc>
        <w:tc>
          <w:tcPr>
            <w:tcW w:w="0" w:type="auto"/>
            <w:vAlign w:val="center"/>
          </w:tcPr>
          <w:p w14:paraId="6CA48DEF" w14:textId="77777777" w:rsidR="003C3DDA" w:rsidRPr="00C73DAE" w:rsidRDefault="00C73DAE">
            <w:r w:rsidRPr="00C73DAE">
              <w:t>G/A</w:t>
            </w:r>
          </w:p>
        </w:tc>
        <w:tc>
          <w:tcPr>
            <w:tcW w:w="1052" w:type="pct"/>
            <w:vAlign w:val="center"/>
          </w:tcPr>
          <w:p w14:paraId="7FE5F68B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VAMP8</w:t>
            </w:r>
          </w:p>
        </w:tc>
        <w:tc>
          <w:tcPr>
            <w:tcW w:w="872" w:type="pct"/>
            <w:vAlign w:val="center"/>
          </w:tcPr>
          <w:p w14:paraId="343021EA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STAT3_HM01147</w:t>
            </w:r>
          </w:p>
        </w:tc>
        <w:tc>
          <w:tcPr>
            <w:tcW w:w="0" w:type="auto"/>
            <w:vAlign w:val="center"/>
          </w:tcPr>
          <w:p w14:paraId="3591EBBE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rs566280086</w:t>
            </w:r>
          </w:p>
        </w:tc>
        <w:tc>
          <w:tcPr>
            <w:tcW w:w="0" w:type="auto"/>
            <w:vAlign w:val="center"/>
          </w:tcPr>
          <w:p w14:paraId="3A0DBAC8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4.56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3999EEF4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4E839562" w14:textId="77777777" w:rsidR="003C3DDA" w:rsidRPr="00C73DAE" w:rsidRDefault="00C73DAE">
            <w:r w:rsidRPr="00C73DAE">
              <w:lastRenderedPageBreak/>
              <w:t>16</w:t>
            </w:r>
          </w:p>
        </w:tc>
        <w:tc>
          <w:tcPr>
            <w:tcW w:w="0" w:type="auto"/>
            <w:vAlign w:val="center"/>
          </w:tcPr>
          <w:p w14:paraId="2906A50C" w14:textId="77777777" w:rsidR="003C3DDA" w:rsidRPr="00C73DAE" w:rsidRDefault="00C73DAE">
            <w:r w:rsidRPr="00C73DAE">
              <w:t>69121414</w:t>
            </w:r>
          </w:p>
        </w:tc>
        <w:tc>
          <w:tcPr>
            <w:tcW w:w="0" w:type="auto"/>
            <w:vAlign w:val="center"/>
          </w:tcPr>
          <w:p w14:paraId="7EF68C08" w14:textId="77777777" w:rsidR="003C3DDA" w:rsidRPr="00C73DAE" w:rsidRDefault="00C73DAE">
            <w:r w:rsidRPr="00C73DAE">
              <w:t>4.60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53670478" w14:textId="77777777" w:rsidR="003C3DDA" w:rsidRPr="00C73DAE" w:rsidRDefault="00C73DAE">
            <w:r w:rsidRPr="00C73DAE">
              <w:t>rs572452961</w:t>
            </w:r>
          </w:p>
        </w:tc>
        <w:tc>
          <w:tcPr>
            <w:tcW w:w="0" w:type="auto"/>
            <w:vAlign w:val="center"/>
          </w:tcPr>
          <w:p w14:paraId="32234949" w14:textId="77777777" w:rsidR="003C3DDA" w:rsidRPr="00C73DAE" w:rsidRDefault="00C73DAE">
            <w:r w:rsidRPr="00C73DAE">
              <w:t>C/T</w:t>
            </w:r>
          </w:p>
        </w:tc>
        <w:tc>
          <w:tcPr>
            <w:tcW w:w="1052" w:type="pct"/>
            <w:vAlign w:val="center"/>
          </w:tcPr>
          <w:p w14:paraId="0EBF3942" w14:textId="77777777" w:rsidR="003C3DDA" w:rsidRPr="00C73DAE" w:rsidRDefault="00C73DAE">
            <w:r w:rsidRPr="00C73DAE">
              <w:t>16q22.1</w:t>
            </w:r>
          </w:p>
        </w:tc>
        <w:tc>
          <w:tcPr>
            <w:tcW w:w="872" w:type="pct"/>
            <w:vAlign w:val="center"/>
          </w:tcPr>
          <w:p w14:paraId="5904543E" w14:textId="77777777" w:rsidR="003C3DDA" w:rsidRPr="00C73DAE" w:rsidRDefault="00C73DAE">
            <w:r w:rsidRPr="00C73DAE">
              <w:t>MEF2B_HM03902</w:t>
            </w:r>
          </w:p>
        </w:tc>
        <w:tc>
          <w:tcPr>
            <w:tcW w:w="0" w:type="auto"/>
            <w:vAlign w:val="center"/>
          </w:tcPr>
          <w:p w14:paraId="1620C25E" w14:textId="77777777" w:rsidR="003C3DDA" w:rsidRPr="00C73DAE" w:rsidRDefault="00C73DAE">
            <w:r w:rsidRPr="00C73DAE">
              <w:t>rs572452961</w:t>
            </w:r>
          </w:p>
        </w:tc>
        <w:tc>
          <w:tcPr>
            <w:tcW w:w="0" w:type="auto"/>
            <w:vAlign w:val="center"/>
          </w:tcPr>
          <w:p w14:paraId="01CD3C96" w14:textId="77777777" w:rsidR="003C3DDA" w:rsidRPr="00C73DAE" w:rsidRDefault="00C73DAE">
            <w:r w:rsidRPr="00C73DAE">
              <w:t>4.60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0D3CB197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6170E3C7" w14:textId="77777777" w:rsidR="003C3DDA" w:rsidRPr="00C73DAE" w:rsidRDefault="00C73DAE">
            <w:r w:rsidRPr="00C73DAE">
              <w:t>14</w:t>
            </w:r>
          </w:p>
        </w:tc>
        <w:tc>
          <w:tcPr>
            <w:tcW w:w="0" w:type="auto"/>
            <w:vAlign w:val="center"/>
          </w:tcPr>
          <w:p w14:paraId="42DF31AB" w14:textId="77777777" w:rsidR="003C3DDA" w:rsidRPr="00C73DAE" w:rsidRDefault="00C73DAE">
            <w:r w:rsidRPr="00C73DAE">
              <w:t>28108316</w:t>
            </w:r>
          </w:p>
        </w:tc>
        <w:tc>
          <w:tcPr>
            <w:tcW w:w="0" w:type="auto"/>
            <w:vAlign w:val="center"/>
          </w:tcPr>
          <w:p w14:paraId="078147F0" w14:textId="77777777" w:rsidR="003C3DDA" w:rsidRPr="00C73DAE" w:rsidRDefault="00C73DAE">
            <w:r w:rsidRPr="00C73DAE">
              <w:t>4.63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05B17B5D" w14:textId="77777777" w:rsidR="003C3DDA" w:rsidRPr="00C73DAE" w:rsidRDefault="00C73DAE">
            <w:r w:rsidRPr="00C73DAE">
              <w:t>rs17445609</w:t>
            </w:r>
          </w:p>
        </w:tc>
        <w:tc>
          <w:tcPr>
            <w:tcW w:w="0" w:type="auto"/>
            <w:vAlign w:val="center"/>
          </w:tcPr>
          <w:p w14:paraId="04D6429B" w14:textId="77777777" w:rsidR="003C3DDA" w:rsidRPr="00C73DAE" w:rsidRDefault="003C3DDA"/>
        </w:tc>
        <w:tc>
          <w:tcPr>
            <w:tcW w:w="1052" w:type="pct"/>
            <w:vAlign w:val="center"/>
          </w:tcPr>
          <w:p w14:paraId="2AC5E10B" w14:textId="77777777" w:rsidR="003C3DDA" w:rsidRPr="00C73DAE" w:rsidRDefault="003C3DDA"/>
        </w:tc>
        <w:tc>
          <w:tcPr>
            <w:tcW w:w="872" w:type="pct"/>
            <w:vAlign w:val="center"/>
          </w:tcPr>
          <w:p w14:paraId="04572756" w14:textId="77777777" w:rsidR="003C3DDA" w:rsidRPr="00C73DAE" w:rsidRDefault="003C3DDA"/>
        </w:tc>
        <w:tc>
          <w:tcPr>
            <w:tcW w:w="0" w:type="auto"/>
            <w:vAlign w:val="center"/>
          </w:tcPr>
          <w:p w14:paraId="1E8CB488" w14:textId="77777777" w:rsidR="003C3DDA" w:rsidRPr="00C73DAE" w:rsidRDefault="003C3DDA"/>
        </w:tc>
        <w:tc>
          <w:tcPr>
            <w:tcW w:w="0" w:type="auto"/>
            <w:vAlign w:val="center"/>
          </w:tcPr>
          <w:p w14:paraId="16F69848" w14:textId="77777777" w:rsidR="003C3DDA" w:rsidRPr="00C73DAE" w:rsidRDefault="003C3DDA"/>
        </w:tc>
      </w:tr>
      <w:tr w:rsidR="003C3DDA" w:rsidRPr="00C73DAE" w14:paraId="15BE873C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6C75A081" w14:textId="77777777" w:rsidR="003C3DDA" w:rsidRPr="00C73DAE" w:rsidRDefault="00C73DAE">
            <w:r w:rsidRPr="00C73DAE">
              <w:t>16</w:t>
            </w:r>
          </w:p>
        </w:tc>
        <w:tc>
          <w:tcPr>
            <w:tcW w:w="0" w:type="auto"/>
            <w:vAlign w:val="center"/>
          </w:tcPr>
          <w:p w14:paraId="779B6CF8" w14:textId="77777777" w:rsidR="003C3DDA" w:rsidRPr="00C73DAE" w:rsidRDefault="00C73DAE">
            <w:r w:rsidRPr="00C73DAE">
              <w:t>85788060</w:t>
            </w:r>
          </w:p>
        </w:tc>
        <w:tc>
          <w:tcPr>
            <w:tcW w:w="0" w:type="auto"/>
            <w:vAlign w:val="center"/>
          </w:tcPr>
          <w:p w14:paraId="20B06CE4" w14:textId="77777777" w:rsidR="003C3DDA" w:rsidRPr="00C73DAE" w:rsidRDefault="00C73DAE">
            <w:r w:rsidRPr="00C73DAE">
              <w:t>4.67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2B4E37FA" w14:textId="77777777" w:rsidR="003C3DDA" w:rsidRPr="00C73DAE" w:rsidRDefault="00C73DAE">
            <w:r w:rsidRPr="00C73DAE">
              <w:t>rs192254272</w:t>
            </w:r>
          </w:p>
        </w:tc>
        <w:tc>
          <w:tcPr>
            <w:tcW w:w="0" w:type="auto"/>
            <w:vAlign w:val="center"/>
          </w:tcPr>
          <w:p w14:paraId="72C640CB" w14:textId="77777777" w:rsidR="003C3DDA" w:rsidRPr="00C73DAE" w:rsidRDefault="00C73DAE">
            <w:r w:rsidRPr="00C73DAE">
              <w:t>C/T</w:t>
            </w:r>
          </w:p>
        </w:tc>
        <w:tc>
          <w:tcPr>
            <w:tcW w:w="1052" w:type="pct"/>
            <w:vAlign w:val="center"/>
          </w:tcPr>
          <w:p w14:paraId="3AB096D2" w14:textId="77777777" w:rsidR="003C3DDA" w:rsidRPr="00C73DAE" w:rsidRDefault="00C73DAE">
            <w:r w:rsidRPr="00C73DAE">
              <w:t>16q24.1</w:t>
            </w:r>
          </w:p>
        </w:tc>
        <w:tc>
          <w:tcPr>
            <w:tcW w:w="872" w:type="pct"/>
            <w:vAlign w:val="center"/>
          </w:tcPr>
          <w:p w14:paraId="2396BF7F" w14:textId="77777777" w:rsidR="003C3DDA" w:rsidRPr="00C73DAE" w:rsidRDefault="00C73DAE">
            <w:r w:rsidRPr="00C73DAE">
              <w:t>EBF1_HM03824</w:t>
            </w:r>
          </w:p>
        </w:tc>
        <w:tc>
          <w:tcPr>
            <w:tcW w:w="0" w:type="auto"/>
            <w:vAlign w:val="center"/>
          </w:tcPr>
          <w:p w14:paraId="693D305E" w14:textId="77777777" w:rsidR="003C3DDA" w:rsidRPr="00C73DAE" w:rsidRDefault="00C73DAE">
            <w:r w:rsidRPr="00C73DAE">
              <w:t>rs192254272</w:t>
            </w:r>
          </w:p>
        </w:tc>
        <w:tc>
          <w:tcPr>
            <w:tcW w:w="0" w:type="auto"/>
            <w:vAlign w:val="center"/>
          </w:tcPr>
          <w:p w14:paraId="6B75800E" w14:textId="77777777" w:rsidR="003C3DDA" w:rsidRPr="00C73DAE" w:rsidRDefault="00C73DAE">
            <w:r w:rsidRPr="00C73DAE">
              <w:t>4.67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6BE8A08C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4956BCDF" w14:textId="77777777" w:rsidR="003C3DDA" w:rsidRPr="00C73DAE" w:rsidRDefault="00C73DAE">
            <w:r w:rsidRPr="00C73DAE">
              <w:t>6</w:t>
            </w:r>
          </w:p>
        </w:tc>
        <w:tc>
          <w:tcPr>
            <w:tcW w:w="0" w:type="auto"/>
            <w:vAlign w:val="center"/>
          </w:tcPr>
          <w:p w14:paraId="1F989A12" w14:textId="77777777" w:rsidR="003C3DDA" w:rsidRPr="00C73DAE" w:rsidRDefault="00C73DAE">
            <w:r w:rsidRPr="00C73DAE">
              <w:t>71585501</w:t>
            </w:r>
          </w:p>
        </w:tc>
        <w:tc>
          <w:tcPr>
            <w:tcW w:w="0" w:type="auto"/>
            <w:vAlign w:val="center"/>
          </w:tcPr>
          <w:p w14:paraId="3C5B5CF6" w14:textId="77777777" w:rsidR="003C3DDA" w:rsidRPr="00C73DAE" w:rsidRDefault="00C73DAE">
            <w:r w:rsidRPr="00C73DAE">
              <w:t>4.80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180A1A98" w14:textId="77777777" w:rsidR="003C3DDA" w:rsidRPr="00C73DAE" w:rsidRDefault="00C73DAE">
            <w:r w:rsidRPr="00C73DAE">
              <w:t>rs548053121</w:t>
            </w:r>
          </w:p>
        </w:tc>
        <w:tc>
          <w:tcPr>
            <w:tcW w:w="0" w:type="auto"/>
            <w:vAlign w:val="center"/>
          </w:tcPr>
          <w:p w14:paraId="56AAE8CC" w14:textId="77777777" w:rsidR="003C3DDA" w:rsidRPr="00C73DAE" w:rsidRDefault="00C73DAE">
            <w:r w:rsidRPr="00C73DAE">
              <w:t>C/T</w:t>
            </w:r>
          </w:p>
        </w:tc>
        <w:tc>
          <w:tcPr>
            <w:tcW w:w="1052" w:type="pct"/>
            <w:vAlign w:val="center"/>
          </w:tcPr>
          <w:p w14:paraId="75B1C10F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B3GAT2</w:t>
            </w:r>
          </w:p>
        </w:tc>
        <w:tc>
          <w:tcPr>
            <w:tcW w:w="872" w:type="pct"/>
            <w:vAlign w:val="center"/>
          </w:tcPr>
          <w:p w14:paraId="3F484C51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SRF_HM08530</w:t>
            </w:r>
          </w:p>
        </w:tc>
        <w:tc>
          <w:tcPr>
            <w:tcW w:w="0" w:type="auto"/>
            <w:vAlign w:val="center"/>
          </w:tcPr>
          <w:p w14:paraId="53A4A09B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rs548053121</w:t>
            </w:r>
          </w:p>
        </w:tc>
        <w:tc>
          <w:tcPr>
            <w:tcW w:w="0" w:type="auto"/>
            <w:vAlign w:val="center"/>
          </w:tcPr>
          <w:p w14:paraId="6DB24AB3" w14:textId="77777777" w:rsidR="003C3DDA" w:rsidRPr="00C73DAE" w:rsidRDefault="00C73DAE">
            <w:pPr>
              <w:rPr>
                <w:rFonts w:eastAsia="Times New Roman"/>
              </w:rPr>
            </w:pPr>
            <w:r w:rsidRPr="00C73DAE">
              <w:t>4.80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44043D7C" w14:textId="77777777">
        <w:trPr>
          <w:trHeight w:val="315"/>
          <w:jc w:val="center"/>
        </w:trPr>
        <w:tc>
          <w:tcPr>
            <w:tcW w:w="0" w:type="auto"/>
            <w:vAlign w:val="center"/>
          </w:tcPr>
          <w:p w14:paraId="56640DE0" w14:textId="77777777" w:rsidR="003C3DDA" w:rsidRPr="00C73DAE" w:rsidRDefault="00C73DAE">
            <w:r w:rsidRPr="00C73DAE">
              <w:t>7</w:t>
            </w:r>
          </w:p>
        </w:tc>
        <w:tc>
          <w:tcPr>
            <w:tcW w:w="0" w:type="auto"/>
            <w:vAlign w:val="center"/>
          </w:tcPr>
          <w:p w14:paraId="57751D52" w14:textId="77777777" w:rsidR="003C3DDA" w:rsidRPr="00C73DAE" w:rsidRDefault="00C73DAE">
            <w:r w:rsidRPr="00C73DAE">
              <w:t>95859013</w:t>
            </w:r>
          </w:p>
        </w:tc>
        <w:tc>
          <w:tcPr>
            <w:tcW w:w="0" w:type="auto"/>
            <w:vAlign w:val="center"/>
          </w:tcPr>
          <w:p w14:paraId="42F2AF8D" w14:textId="77777777" w:rsidR="003C3DDA" w:rsidRPr="00C73DAE" w:rsidRDefault="00C73DAE">
            <w:r w:rsidRPr="00C73DAE">
              <w:t>4.81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vAlign w:val="center"/>
          </w:tcPr>
          <w:p w14:paraId="7345891D" w14:textId="77777777" w:rsidR="003C3DDA" w:rsidRPr="00C73DAE" w:rsidRDefault="00C73DAE">
            <w:r w:rsidRPr="00C73DAE">
              <w:t>rs548225690</w:t>
            </w:r>
          </w:p>
        </w:tc>
        <w:tc>
          <w:tcPr>
            <w:tcW w:w="0" w:type="auto"/>
            <w:vAlign w:val="center"/>
          </w:tcPr>
          <w:p w14:paraId="4DAA1605" w14:textId="77777777" w:rsidR="003C3DDA" w:rsidRPr="00C73DAE" w:rsidRDefault="00C73DAE">
            <w:r w:rsidRPr="00C73DAE">
              <w:t>G/A</w:t>
            </w:r>
          </w:p>
        </w:tc>
        <w:tc>
          <w:tcPr>
            <w:tcW w:w="1052" w:type="pct"/>
            <w:vAlign w:val="center"/>
          </w:tcPr>
          <w:p w14:paraId="111B9AA8" w14:textId="77777777" w:rsidR="003C3DDA" w:rsidRPr="00C73DAE" w:rsidRDefault="00C73DAE">
            <w:r w:rsidRPr="00C73DAE">
              <w:t>SLC25A13</w:t>
            </w:r>
          </w:p>
        </w:tc>
        <w:tc>
          <w:tcPr>
            <w:tcW w:w="872" w:type="pct"/>
            <w:vAlign w:val="center"/>
          </w:tcPr>
          <w:p w14:paraId="6B08D487" w14:textId="77777777" w:rsidR="003C3DDA" w:rsidRPr="00C73DAE" w:rsidRDefault="00C73DAE">
            <w:r w:rsidRPr="00C73DAE">
              <w:t>JUN_HM06510</w:t>
            </w:r>
          </w:p>
        </w:tc>
        <w:tc>
          <w:tcPr>
            <w:tcW w:w="0" w:type="auto"/>
            <w:vAlign w:val="center"/>
          </w:tcPr>
          <w:p w14:paraId="4CCE3368" w14:textId="77777777" w:rsidR="003C3DDA" w:rsidRPr="00C73DAE" w:rsidRDefault="00C73DAE">
            <w:r w:rsidRPr="00C73DAE">
              <w:t>rs548225690</w:t>
            </w:r>
          </w:p>
        </w:tc>
        <w:tc>
          <w:tcPr>
            <w:tcW w:w="0" w:type="auto"/>
            <w:vAlign w:val="center"/>
          </w:tcPr>
          <w:p w14:paraId="1D96FA12" w14:textId="77777777" w:rsidR="003C3DDA" w:rsidRPr="00C73DAE" w:rsidRDefault="00C73DAE">
            <w:r w:rsidRPr="00C73DAE">
              <w:t>4.81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  <w:tr w:rsidR="003C3DDA" w:rsidRPr="00C73DAE" w14:paraId="25ADCBC6" w14:textId="77777777">
        <w:trPr>
          <w:trHeight w:val="315"/>
          <w:jc w:val="center"/>
        </w:trPr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71B799AE" w14:textId="77777777" w:rsidR="003C3DDA" w:rsidRPr="00C73DAE" w:rsidRDefault="00C73DAE">
            <w:r w:rsidRPr="00C73DAE">
              <w:t>7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2B8FAE09" w14:textId="77777777" w:rsidR="003C3DDA" w:rsidRPr="00C73DAE" w:rsidRDefault="00C73DAE">
            <w:r w:rsidRPr="00C73DAE">
              <w:t>9580880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421452A1" w14:textId="77777777" w:rsidR="003C3DDA" w:rsidRPr="00C73DAE" w:rsidRDefault="00C73DAE">
            <w:r w:rsidRPr="00C73DAE">
              <w:t>4.81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20B2CFA5" w14:textId="77777777" w:rsidR="003C3DDA" w:rsidRPr="00C73DAE" w:rsidRDefault="00C73DAE">
            <w:r w:rsidRPr="00C73DAE">
              <w:t>rs552796528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6D4A8AA" w14:textId="77777777" w:rsidR="003C3DDA" w:rsidRPr="00C73DAE" w:rsidRDefault="00C73DAE">
            <w:r w:rsidRPr="00C73DAE">
              <w:t>T/G</w:t>
            </w:r>
          </w:p>
        </w:tc>
        <w:tc>
          <w:tcPr>
            <w:tcW w:w="1052" w:type="pct"/>
            <w:tcBorders>
              <w:bottom w:val="single" w:sz="12" w:space="0" w:color="auto"/>
            </w:tcBorders>
            <w:vAlign w:val="center"/>
          </w:tcPr>
          <w:p w14:paraId="27572C52" w14:textId="77777777" w:rsidR="003C3DDA" w:rsidRPr="00C73DAE" w:rsidRDefault="00C73DAE">
            <w:r w:rsidRPr="00C73DAE">
              <w:t>SLC25A13</w:t>
            </w:r>
          </w:p>
        </w:tc>
        <w:tc>
          <w:tcPr>
            <w:tcW w:w="872" w:type="pct"/>
            <w:tcBorders>
              <w:bottom w:val="single" w:sz="12" w:space="0" w:color="auto"/>
            </w:tcBorders>
            <w:vAlign w:val="center"/>
          </w:tcPr>
          <w:p w14:paraId="564BFFDC" w14:textId="77777777" w:rsidR="003C3DDA" w:rsidRPr="00C73DAE" w:rsidRDefault="00C73DAE">
            <w:r w:rsidRPr="00C73DAE">
              <w:t>KLF1_HM0234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3CA36BFF" w14:textId="77777777" w:rsidR="003C3DDA" w:rsidRPr="00C73DAE" w:rsidRDefault="00C73DAE">
            <w:r w:rsidRPr="00C73DAE">
              <w:t>rs552796528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6472DDA4" w14:textId="77777777" w:rsidR="003C3DDA" w:rsidRPr="00C73DAE" w:rsidRDefault="00C73DAE">
            <w:r w:rsidRPr="00C73DAE">
              <w:t>4.81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6</w:t>
            </w:r>
          </w:p>
        </w:tc>
      </w:tr>
    </w:tbl>
    <w:p w14:paraId="176F33B0" w14:textId="77777777" w:rsidR="003C3DDA" w:rsidRPr="00C73DAE" w:rsidRDefault="003C3DDA"/>
    <w:p w14:paraId="201EA8BA" w14:textId="77777777" w:rsidR="003C3DDA" w:rsidRPr="00C73DAE" w:rsidRDefault="003C3DDA"/>
    <w:p w14:paraId="533BAD7A" w14:textId="77777777" w:rsidR="003C3DDA" w:rsidRPr="00C73DAE" w:rsidRDefault="003C3DDA"/>
    <w:p w14:paraId="337B0D38" w14:textId="77777777" w:rsidR="003C3DDA" w:rsidRPr="00C73DAE" w:rsidRDefault="00C73DAE">
      <w:r w:rsidRPr="00C73DAE">
        <w:br w:type="page"/>
      </w:r>
    </w:p>
    <w:p w14:paraId="12B6E667" w14:textId="77777777" w:rsidR="003C3DDA" w:rsidRPr="00C73DAE" w:rsidRDefault="00C73DAE">
      <w:r w:rsidRPr="00C73DAE">
        <w:lastRenderedPageBreak/>
        <w:t>Supplementary Table 6. Main findings of previous GWASs.</w:t>
      </w:r>
    </w:p>
    <w:tbl>
      <w:tblPr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849"/>
        <w:gridCol w:w="1837"/>
        <w:gridCol w:w="1134"/>
        <w:gridCol w:w="869"/>
        <w:gridCol w:w="1541"/>
        <w:gridCol w:w="1559"/>
        <w:gridCol w:w="1417"/>
        <w:gridCol w:w="2268"/>
        <w:gridCol w:w="1484"/>
      </w:tblGrid>
      <w:tr w:rsidR="003C3DDA" w:rsidRPr="00C73DAE" w14:paraId="464A68BD" w14:textId="77777777">
        <w:trPr>
          <w:trHeight w:val="630"/>
          <w:jc w:val="center"/>
        </w:trPr>
        <w:tc>
          <w:tcPr>
            <w:tcW w:w="1849" w:type="dxa"/>
            <w:tcBorders>
              <w:top w:val="single" w:sz="12" w:space="0" w:color="000000"/>
              <w:left w:val="nil"/>
              <w:bottom w:val="single" w:sz="6" w:space="0" w:color="000000"/>
              <w:right w:val="nil"/>
            </w:tcBorders>
            <w:shd w:val="clear" w:color="auto" w:fill="auto"/>
          </w:tcPr>
          <w:p w14:paraId="0DB1B4B8" w14:textId="77777777" w:rsidR="003C3DDA" w:rsidRPr="00C73DAE" w:rsidRDefault="00C73DAE">
            <w:r w:rsidRPr="00C73DAE">
              <w:t>Study</w:t>
            </w:r>
          </w:p>
        </w:tc>
        <w:tc>
          <w:tcPr>
            <w:tcW w:w="1837" w:type="dxa"/>
            <w:tcBorders>
              <w:top w:val="single" w:sz="12" w:space="0" w:color="000000"/>
              <w:left w:val="nil"/>
              <w:bottom w:val="single" w:sz="6" w:space="0" w:color="000000"/>
              <w:right w:val="nil"/>
            </w:tcBorders>
            <w:shd w:val="clear" w:color="auto" w:fill="auto"/>
          </w:tcPr>
          <w:p w14:paraId="756EAC44" w14:textId="77777777" w:rsidR="003C3DDA" w:rsidRPr="00C73DAE" w:rsidRDefault="00C73DAE">
            <w:r w:rsidRPr="00C73DAE">
              <w:t>Participants</w:t>
            </w:r>
          </w:p>
        </w:tc>
        <w:tc>
          <w:tcPr>
            <w:tcW w:w="1134" w:type="dxa"/>
            <w:tcBorders>
              <w:top w:val="single" w:sz="12" w:space="0" w:color="000000"/>
              <w:left w:val="nil"/>
              <w:bottom w:val="single" w:sz="6" w:space="0" w:color="000000"/>
              <w:right w:val="nil"/>
            </w:tcBorders>
            <w:shd w:val="clear" w:color="auto" w:fill="auto"/>
          </w:tcPr>
          <w:p w14:paraId="31D39A1A" w14:textId="77777777" w:rsidR="003C3DDA" w:rsidRPr="00C73DAE" w:rsidRDefault="00C73DAE">
            <w:r w:rsidRPr="00C73DAE">
              <w:t>Sample size(case/control)</w:t>
            </w:r>
          </w:p>
        </w:tc>
        <w:tc>
          <w:tcPr>
            <w:tcW w:w="869" w:type="dxa"/>
            <w:tcBorders>
              <w:top w:val="single" w:sz="12" w:space="0" w:color="000000"/>
              <w:left w:val="nil"/>
              <w:bottom w:val="single" w:sz="6" w:space="0" w:color="000000"/>
              <w:right w:val="nil"/>
            </w:tcBorders>
            <w:shd w:val="clear" w:color="auto" w:fill="auto"/>
          </w:tcPr>
          <w:p w14:paraId="1DCB926B" w14:textId="77777777" w:rsidR="003C3DDA" w:rsidRPr="00C73DAE" w:rsidRDefault="00C73DAE">
            <w:r w:rsidRPr="00C73DAE">
              <w:t>Trait</w:t>
            </w:r>
          </w:p>
        </w:tc>
        <w:tc>
          <w:tcPr>
            <w:tcW w:w="1541" w:type="dxa"/>
            <w:tcBorders>
              <w:top w:val="single" w:sz="12" w:space="0" w:color="000000"/>
              <w:left w:val="nil"/>
              <w:bottom w:val="single" w:sz="6" w:space="0" w:color="000000"/>
              <w:right w:val="nil"/>
            </w:tcBorders>
            <w:shd w:val="clear" w:color="auto" w:fill="auto"/>
          </w:tcPr>
          <w:p w14:paraId="25BCC47A" w14:textId="77777777" w:rsidR="003C3DDA" w:rsidRPr="00C73DAE" w:rsidRDefault="00C73DAE">
            <w:r w:rsidRPr="00C73DAE">
              <w:t>SNP</w:t>
            </w:r>
          </w:p>
        </w:tc>
        <w:tc>
          <w:tcPr>
            <w:tcW w:w="1559" w:type="dxa"/>
            <w:tcBorders>
              <w:top w:val="single" w:sz="12" w:space="0" w:color="000000"/>
              <w:left w:val="nil"/>
              <w:bottom w:val="single" w:sz="6" w:space="0" w:color="000000"/>
              <w:right w:val="nil"/>
            </w:tcBorders>
            <w:shd w:val="clear" w:color="auto" w:fill="auto"/>
          </w:tcPr>
          <w:p w14:paraId="55CA393C" w14:textId="77777777" w:rsidR="003C3DDA" w:rsidRPr="00C73DAE" w:rsidRDefault="00C73DAE">
            <w:r w:rsidRPr="00C73DAE">
              <w:t>p</w:t>
            </w:r>
          </w:p>
        </w:tc>
        <w:tc>
          <w:tcPr>
            <w:tcW w:w="1417" w:type="dxa"/>
            <w:tcBorders>
              <w:top w:val="single" w:sz="12" w:space="0" w:color="000000"/>
              <w:left w:val="nil"/>
              <w:bottom w:val="single" w:sz="6" w:space="0" w:color="000000"/>
              <w:right w:val="nil"/>
            </w:tcBorders>
            <w:shd w:val="clear" w:color="auto" w:fill="auto"/>
          </w:tcPr>
          <w:p w14:paraId="4A02A67C" w14:textId="77777777" w:rsidR="003C3DDA" w:rsidRPr="00C73DAE" w:rsidRDefault="00C73DAE">
            <w:r w:rsidRPr="00C73DAE">
              <w:t>REF&gt;ALT(Literature)</w:t>
            </w:r>
          </w:p>
        </w:tc>
        <w:tc>
          <w:tcPr>
            <w:tcW w:w="2268" w:type="dxa"/>
            <w:tcBorders>
              <w:top w:val="single" w:sz="12" w:space="0" w:color="000000"/>
              <w:left w:val="nil"/>
              <w:bottom w:val="single" w:sz="6" w:space="0" w:color="000000"/>
              <w:right w:val="nil"/>
            </w:tcBorders>
            <w:shd w:val="clear" w:color="auto" w:fill="auto"/>
          </w:tcPr>
          <w:p w14:paraId="62B9CE44" w14:textId="77777777" w:rsidR="003C3DDA" w:rsidRPr="00C73DAE" w:rsidRDefault="00C73DAE">
            <w:r w:rsidRPr="00C73DAE">
              <w:t xml:space="preserve">Nearest </w:t>
            </w:r>
            <w:r w:rsidRPr="00C73DAE">
              <w:t>gene(Literature)</w:t>
            </w:r>
          </w:p>
        </w:tc>
        <w:tc>
          <w:tcPr>
            <w:tcW w:w="1484" w:type="dxa"/>
            <w:tcBorders>
              <w:top w:val="single" w:sz="12" w:space="0" w:color="000000"/>
              <w:left w:val="nil"/>
              <w:bottom w:val="single" w:sz="6" w:space="0" w:color="000000"/>
              <w:right w:val="nil"/>
            </w:tcBorders>
            <w:shd w:val="clear" w:color="auto" w:fill="auto"/>
          </w:tcPr>
          <w:p w14:paraId="0D2B0423" w14:textId="77777777" w:rsidR="003C3DDA" w:rsidRPr="00C73DAE" w:rsidRDefault="00C73DAE">
            <w:r w:rsidRPr="00C73DAE">
              <w:rPr>
                <w:i/>
                <w:iCs/>
              </w:rPr>
              <w:t>p</w:t>
            </w:r>
            <w:r w:rsidRPr="00C73DAE">
              <w:t>-value in this study</w:t>
            </w:r>
          </w:p>
        </w:tc>
      </w:tr>
      <w:tr w:rsidR="003C3DDA" w:rsidRPr="00C73DAE" w14:paraId="15A13DCC" w14:textId="77777777">
        <w:trPr>
          <w:trHeight w:val="315"/>
          <w:jc w:val="center"/>
        </w:trPr>
        <w:tc>
          <w:tcPr>
            <w:tcW w:w="1849" w:type="dxa"/>
            <w:vMerge w:val="restart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auto"/>
          </w:tcPr>
          <w:p w14:paraId="2FA0F314" w14:textId="77777777" w:rsidR="003C3DDA" w:rsidRPr="00C73DAE" w:rsidRDefault="00C73DAE">
            <w:r w:rsidRPr="00C73DAE">
              <w:t>Strausz,Satu et al.</w:t>
            </w:r>
            <w:r w:rsidRPr="00C73DAE">
              <w:fldChar w:fldCharType="begin">
                <w:fldData xml:space="preserve">PEVuZE5vdGU+PENpdGU+PEF1dGhvcj5TdHJhdXN6PC9BdXRob3I+PFllYXI+MjAyMTwvWWVhcj48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</w:fldData>
              </w:fldChar>
            </w:r>
            <w:r w:rsidRPr="00C73DAE">
              <w:instrText xml:space="preserve"> ADDIN EN.CITE </w:instrText>
            </w:r>
            <w:r w:rsidRPr="00C73DAE">
              <w:fldChar w:fldCharType="begin">
                <w:fldData xml:space="preserve">PEVuZE5vdGU+PENpdGU+PEF1dGhvcj5TdHJhdXN6PC9BdXRob3I+PFllYXI+MjAyMTwvWWVhcj48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</w:fldData>
              </w:fldChar>
            </w:r>
            <w:r w:rsidRPr="00C73DAE">
              <w:instrText xml:space="preserve"> ADDIN EN.CITE.DATA </w:instrText>
            </w:r>
            <w:r w:rsidRPr="00C73DAE">
              <w:fldChar w:fldCharType="end"/>
            </w:r>
            <w:r w:rsidRPr="00C73DAE">
              <w:fldChar w:fldCharType="separate"/>
            </w:r>
            <w:r w:rsidRPr="00C73DAE">
              <w:rPr>
                <w:vertAlign w:val="superscript"/>
              </w:rPr>
              <w:t>1</w:t>
            </w:r>
            <w:r w:rsidRPr="00C73DAE">
              <w:fldChar w:fldCharType="end"/>
            </w:r>
          </w:p>
        </w:tc>
        <w:tc>
          <w:tcPr>
            <w:tcW w:w="1837" w:type="dxa"/>
            <w:vMerge w:val="restart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9A06A1" w14:textId="77777777" w:rsidR="003C3DDA" w:rsidRPr="00C73DAE" w:rsidRDefault="00C73DAE">
            <w:r w:rsidRPr="00C73DAE">
              <w:t>FinnGen Study</w:t>
            </w:r>
          </w:p>
        </w:tc>
        <w:tc>
          <w:tcPr>
            <w:tcW w:w="1134" w:type="dxa"/>
            <w:vMerge w:val="restart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FD2973" w14:textId="77777777" w:rsidR="003C3DDA" w:rsidRPr="00C73DAE" w:rsidRDefault="00C73DAE">
            <w:r w:rsidRPr="00C73DAE">
              <w:t>16,761/201,194</w:t>
            </w:r>
          </w:p>
        </w:tc>
        <w:tc>
          <w:tcPr>
            <w:tcW w:w="869" w:type="dxa"/>
            <w:vMerge w:val="restart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2C0E3F" w14:textId="77777777" w:rsidR="003C3DDA" w:rsidRPr="00C73DAE" w:rsidRDefault="00C73DAE">
            <w:r w:rsidRPr="00C73DAE">
              <w:t>OSA</w:t>
            </w:r>
          </w:p>
        </w:tc>
        <w:tc>
          <w:tcPr>
            <w:tcW w:w="1541" w:type="dxa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2B6F31" w14:textId="77777777" w:rsidR="003C3DDA" w:rsidRPr="00C73DAE" w:rsidRDefault="00C73DAE">
            <w:r w:rsidRPr="00C73DAE">
              <w:t>rs9937053</w:t>
            </w:r>
          </w:p>
        </w:tc>
        <w:tc>
          <w:tcPr>
            <w:tcW w:w="1559" w:type="dxa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555847" w14:textId="77777777" w:rsidR="003C3DDA" w:rsidRPr="00C73DAE" w:rsidRDefault="00C73DAE">
            <w:r w:rsidRPr="00C73DAE">
              <w:t>4.3 × 10</w:t>
            </w:r>
            <w:r w:rsidRPr="00C73DAE">
              <w:rPr>
                <w:vertAlign w:val="superscript"/>
              </w:rPr>
              <w:t>−</w:t>
            </w:r>
            <w:r w:rsidRPr="00C73DAE">
              <w:rPr>
                <w:vertAlign w:val="superscript"/>
              </w:rPr>
              <w:t>16</w:t>
            </w:r>
          </w:p>
        </w:tc>
        <w:tc>
          <w:tcPr>
            <w:tcW w:w="1417" w:type="dxa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28A5CF" w14:textId="77777777" w:rsidR="003C3DDA" w:rsidRPr="00C73DAE" w:rsidRDefault="00C73DAE">
            <w:r w:rsidRPr="00C73DAE">
              <w:t>G&gt;A</w:t>
            </w:r>
          </w:p>
        </w:tc>
        <w:tc>
          <w:tcPr>
            <w:tcW w:w="2268" w:type="dxa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6DE685" w14:textId="77777777" w:rsidR="003C3DDA" w:rsidRPr="00C73DAE" w:rsidRDefault="00C73DAE">
            <w:r w:rsidRPr="00C73DAE">
              <w:t>FTO</w:t>
            </w:r>
          </w:p>
        </w:tc>
        <w:tc>
          <w:tcPr>
            <w:tcW w:w="1484" w:type="dxa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313A94" w14:textId="77777777" w:rsidR="003C3DDA" w:rsidRPr="00C73DAE" w:rsidRDefault="00C73DAE">
            <w:r w:rsidRPr="00C73DAE">
              <w:t>3.60 × 10</w:t>
            </w:r>
            <w:r w:rsidRPr="00C73DAE">
              <w:rPr>
                <w:rFonts w:eastAsia="Microsoft YaHei"/>
                <w:vertAlign w:val="superscript"/>
              </w:rPr>
              <w:t>−</w:t>
            </w:r>
            <w:r w:rsidRPr="00C73DAE">
              <w:rPr>
                <w:vertAlign w:val="superscript"/>
              </w:rPr>
              <w:t>4</w:t>
            </w:r>
          </w:p>
        </w:tc>
      </w:tr>
      <w:tr w:rsidR="003C3DDA" w:rsidRPr="00C73DAE" w14:paraId="19029A89" w14:textId="77777777">
        <w:trPr>
          <w:trHeight w:val="315"/>
          <w:jc w:val="center"/>
        </w:trPr>
        <w:tc>
          <w:tcPr>
            <w:tcW w:w="1849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65CC8284" w14:textId="77777777" w:rsidR="003C3DDA" w:rsidRPr="00C73DAE" w:rsidRDefault="003C3DDA"/>
        </w:tc>
        <w:tc>
          <w:tcPr>
            <w:tcW w:w="183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B7DFC3" w14:textId="77777777" w:rsidR="003C3DDA" w:rsidRPr="00C73DAE" w:rsidRDefault="003C3DDA"/>
        </w:tc>
        <w:tc>
          <w:tcPr>
            <w:tcW w:w="11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102591" w14:textId="77777777" w:rsidR="003C3DDA" w:rsidRPr="00C73DAE" w:rsidRDefault="003C3DDA"/>
        </w:tc>
        <w:tc>
          <w:tcPr>
            <w:tcW w:w="86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7DEA8B" w14:textId="77777777" w:rsidR="003C3DDA" w:rsidRPr="00C73DAE" w:rsidRDefault="003C3DDA"/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9B9930" w14:textId="77777777" w:rsidR="003C3DDA" w:rsidRPr="00C73DAE" w:rsidRDefault="00C73DAE">
            <w:r w:rsidRPr="00C73DAE">
              <w:t>rs1050708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506CE1" w14:textId="77777777" w:rsidR="003C3DDA" w:rsidRPr="00C73DAE" w:rsidRDefault="00C73DAE">
            <w:r w:rsidRPr="00C73DAE">
              <w:t>2.8 × 10</w:t>
            </w:r>
            <w:r w:rsidRPr="00C73DAE">
              <w:rPr>
                <w:rFonts w:eastAsia="Microsoft YaHei"/>
                <w:vertAlign w:val="superscript"/>
              </w:rPr>
              <w:t>−</w:t>
            </w:r>
            <w:r w:rsidRPr="00C73DAE">
              <w:rPr>
                <w:vertAlign w:val="superscript"/>
              </w:rPr>
              <w:t>1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6DAE2F" w14:textId="77777777" w:rsidR="003C3DDA" w:rsidRPr="00C73DAE" w:rsidRDefault="00C73DAE">
            <w:r w:rsidRPr="00C73DAE">
              <w:t>C&gt;T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C00EA1" w14:textId="77777777" w:rsidR="003C3DDA" w:rsidRPr="00C73DAE" w:rsidRDefault="00C73DAE">
            <w:r w:rsidRPr="00C73DAE">
              <w:t>RMST/NEDD1</w:t>
            </w:r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FDE9E4" w14:textId="77777777" w:rsidR="003C3DDA" w:rsidRPr="00C73DAE" w:rsidRDefault="003C3DDA"/>
        </w:tc>
      </w:tr>
      <w:tr w:rsidR="003C3DDA" w:rsidRPr="00C73DAE" w14:paraId="31CBF7BC" w14:textId="77777777">
        <w:trPr>
          <w:trHeight w:val="315"/>
          <w:jc w:val="center"/>
        </w:trPr>
        <w:tc>
          <w:tcPr>
            <w:tcW w:w="1849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13EF30EB" w14:textId="77777777" w:rsidR="003C3DDA" w:rsidRPr="00C73DAE" w:rsidRDefault="003C3DDA"/>
        </w:tc>
        <w:tc>
          <w:tcPr>
            <w:tcW w:w="183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347538" w14:textId="77777777" w:rsidR="003C3DDA" w:rsidRPr="00C73DAE" w:rsidRDefault="003C3DDA"/>
        </w:tc>
        <w:tc>
          <w:tcPr>
            <w:tcW w:w="11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81DAFC" w14:textId="77777777" w:rsidR="003C3DDA" w:rsidRPr="00C73DAE" w:rsidRDefault="003C3DDA"/>
        </w:tc>
        <w:tc>
          <w:tcPr>
            <w:tcW w:w="86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BAAFC3" w14:textId="77777777" w:rsidR="003C3DDA" w:rsidRPr="00C73DAE" w:rsidRDefault="003C3DDA"/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F5D137" w14:textId="77777777" w:rsidR="003C3DDA" w:rsidRPr="00C73DAE" w:rsidRDefault="00C73DAE">
            <w:r w:rsidRPr="00C73DAE">
              <w:t>rs18593267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67EABF" w14:textId="77777777" w:rsidR="003C3DDA" w:rsidRPr="00C73DAE" w:rsidRDefault="00C73DAE">
            <w:r w:rsidRPr="00C73DAE">
              <w:t>2.4 × 10</w:t>
            </w:r>
            <w:r w:rsidRPr="00C73DAE">
              <w:rPr>
                <w:rFonts w:eastAsia="Microsoft YaHei"/>
                <w:vertAlign w:val="superscript"/>
              </w:rPr>
              <w:t>−</w:t>
            </w:r>
            <w:r w:rsidRPr="00C73DAE">
              <w:rPr>
                <w:rFonts w:eastAsia="Microsoft YaHei"/>
                <w:vertAlign w:val="superscript"/>
              </w:rPr>
              <w:t>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A56AF8" w14:textId="77777777" w:rsidR="003C3DDA" w:rsidRPr="00C73DAE" w:rsidRDefault="00C73DAE">
            <w:r w:rsidRPr="00C73DAE">
              <w:t>C&gt;T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056DCE" w14:textId="77777777" w:rsidR="003C3DDA" w:rsidRPr="00C73DAE" w:rsidRDefault="00C73DAE">
            <w:r w:rsidRPr="00C73DAE">
              <w:t>CAMK1D</w:t>
            </w:r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525D23" w14:textId="77777777" w:rsidR="003C3DDA" w:rsidRPr="00C73DAE" w:rsidRDefault="00C73DAE">
            <w:r w:rsidRPr="00C73DAE">
              <w:t>0.40</w:t>
            </w:r>
          </w:p>
        </w:tc>
      </w:tr>
      <w:tr w:rsidR="003C3DDA" w:rsidRPr="00C73DAE" w14:paraId="5D1B2ED1" w14:textId="77777777">
        <w:trPr>
          <w:trHeight w:val="315"/>
          <w:jc w:val="center"/>
        </w:trPr>
        <w:tc>
          <w:tcPr>
            <w:tcW w:w="1849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78EBAFF9" w14:textId="77777777" w:rsidR="003C3DDA" w:rsidRPr="00C73DAE" w:rsidRDefault="003C3DDA"/>
        </w:tc>
        <w:tc>
          <w:tcPr>
            <w:tcW w:w="183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CAEB02" w14:textId="77777777" w:rsidR="003C3DDA" w:rsidRPr="00C73DAE" w:rsidRDefault="003C3DDA"/>
        </w:tc>
        <w:tc>
          <w:tcPr>
            <w:tcW w:w="11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A64F77" w14:textId="77777777" w:rsidR="003C3DDA" w:rsidRPr="00C73DAE" w:rsidRDefault="003C3DDA"/>
        </w:tc>
        <w:tc>
          <w:tcPr>
            <w:tcW w:w="86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437AB9" w14:textId="77777777" w:rsidR="003C3DDA" w:rsidRPr="00C73DAE" w:rsidRDefault="003C3DDA"/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C7D3AA" w14:textId="77777777" w:rsidR="003C3DDA" w:rsidRPr="00C73DAE" w:rsidRDefault="00C73DAE">
            <w:r w:rsidRPr="00C73DAE">
              <w:t>rs483701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0FED09" w14:textId="77777777" w:rsidR="003C3DDA" w:rsidRPr="00C73DAE" w:rsidRDefault="00C73DAE">
            <w:r w:rsidRPr="00C73DAE">
              <w:t>1.5 × 10</w:t>
            </w:r>
            <w:r w:rsidRPr="00C73DAE">
              <w:rPr>
                <w:rFonts w:eastAsia="Microsoft YaHei"/>
                <w:vertAlign w:val="superscript"/>
              </w:rPr>
              <w:t>−</w:t>
            </w:r>
            <w:r w:rsidRPr="00C73DAE">
              <w:rPr>
                <w:rFonts w:eastAsia="Microsoft YaHei"/>
                <w:vertAlign w:val="superscript"/>
              </w:rPr>
              <w:t>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0548AA" w14:textId="77777777" w:rsidR="003C3DDA" w:rsidRPr="00C73DAE" w:rsidRDefault="00C73DAE">
            <w:r w:rsidRPr="00C73DAE">
              <w:t>C&gt;T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C165CB" w14:textId="77777777" w:rsidR="003C3DDA" w:rsidRPr="00C73DAE" w:rsidRDefault="00C73DAE">
            <w:r w:rsidRPr="00C73DAE">
              <w:t>GAPVD1</w:t>
            </w:r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6AF3E2" w14:textId="77777777" w:rsidR="003C3DDA" w:rsidRPr="00C73DAE" w:rsidRDefault="00C73DAE">
            <w:r w:rsidRPr="00C73DAE">
              <w:t>0.75</w:t>
            </w:r>
          </w:p>
        </w:tc>
      </w:tr>
      <w:tr w:rsidR="003C3DDA" w:rsidRPr="00C73DAE" w14:paraId="092973EF" w14:textId="77777777">
        <w:trPr>
          <w:trHeight w:val="315"/>
          <w:jc w:val="center"/>
        </w:trPr>
        <w:tc>
          <w:tcPr>
            <w:tcW w:w="1849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76E002BB" w14:textId="77777777" w:rsidR="003C3DDA" w:rsidRPr="00C73DAE" w:rsidRDefault="003C3DDA"/>
        </w:tc>
        <w:tc>
          <w:tcPr>
            <w:tcW w:w="183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D5B4FA" w14:textId="77777777" w:rsidR="003C3DDA" w:rsidRPr="00C73DAE" w:rsidRDefault="003C3DDA"/>
        </w:tc>
        <w:tc>
          <w:tcPr>
            <w:tcW w:w="11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8C83CE" w14:textId="77777777" w:rsidR="003C3DDA" w:rsidRPr="00C73DAE" w:rsidRDefault="003C3DDA"/>
        </w:tc>
        <w:tc>
          <w:tcPr>
            <w:tcW w:w="86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A95D64" w14:textId="77777777" w:rsidR="003C3DDA" w:rsidRPr="00C73DAE" w:rsidRDefault="003C3DDA"/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7079D9" w14:textId="77777777" w:rsidR="003C3DDA" w:rsidRPr="00C73DAE" w:rsidRDefault="00C73DAE">
            <w:r w:rsidRPr="00C73DAE">
              <w:t>rs1092856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FF86B4" w14:textId="77777777" w:rsidR="003C3DDA" w:rsidRPr="00C73DAE" w:rsidRDefault="00C73DAE">
            <w:r w:rsidRPr="00C73DAE">
              <w:t>2.8 × 10</w:t>
            </w:r>
            <w:r w:rsidRPr="00C73DAE">
              <w:rPr>
                <w:rFonts w:eastAsia="Microsoft YaHei"/>
                <w:vertAlign w:val="superscript"/>
              </w:rPr>
              <w:t>−</w:t>
            </w:r>
            <w:r w:rsidRPr="00C73DAE">
              <w:rPr>
                <w:rFonts w:eastAsia="Microsoft YaHei"/>
                <w:vertAlign w:val="superscript"/>
              </w:rPr>
              <w:t>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DF52A0" w14:textId="77777777" w:rsidR="003C3DDA" w:rsidRPr="00C73DAE" w:rsidRDefault="00C73DAE">
            <w:r w:rsidRPr="00C73DAE">
              <w:t>G&gt;A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71968D" w14:textId="77777777" w:rsidR="003C3DDA" w:rsidRPr="00C73DAE" w:rsidRDefault="00C73DAE">
            <w:r w:rsidRPr="00C73DAE">
              <w:t>CXCR4</w:t>
            </w:r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A96235" w14:textId="77777777" w:rsidR="003C3DDA" w:rsidRPr="00C73DAE" w:rsidRDefault="003C3DDA"/>
        </w:tc>
      </w:tr>
      <w:tr w:rsidR="003C3DDA" w:rsidRPr="00C73DAE" w14:paraId="0D662D60" w14:textId="77777777">
        <w:trPr>
          <w:trHeight w:val="315"/>
          <w:jc w:val="center"/>
        </w:trPr>
        <w:tc>
          <w:tcPr>
            <w:tcW w:w="184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65141DD" w14:textId="77777777" w:rsidR="003C3DDA" w:rsidRPr="00C73DAE" w:rsidRDefault="00C73DAE">
            <w:r w:rsidRPr="00C73DAE">
              <w:t>Cade,Brian E et al.</w:t>
            </w:r>
            <w:r w:rsidRPr="00C73DAE">
              <w:fldChar w:fldCharType="begin">
                <w:fldData xml:space="preserve">PEVuZE5vdGU+PENpdGU+PEF1dGhvcj5DYWRlPC9BdXRob3I+PFllYXI+MjAxNjwvWWVhcj48UmVj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</w:fldData>
              </w:fldChar>
            </w:r>
            <w:r w:rsidRPr="00C73DAE">
              <w:instrText xml:space="preserve"> ADDIN EN.CITE </w:instrText>
            </w:r>
            <w:r w:rsidRPr="00C73DAE">
              <w:fldChar w:fldCharType="begin">
                <w:fldData xml:space="preserve">PEVuZE5vdGU+PENpdGU+PEF1dGhvcj5DYWRlPC9BdXRob3I+PFllYXI+MjAxNjwvWWVhcj48UmVj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</w:fldData>
              </w:fldChar>
            </w:r>
            <w:r w:rsidRPr="00C73DAE">
              <w:instrText xml:space="preserve"> ADDIN EN.CITE.DATA </w:instrText>
            </w:r>
            <w:r w:rsidRPr="00C73DAE">
              <w:fldChar w:fldCharType="end"/>
            </w:r>
            <w:r w:rsidRPr="00C73DAE">
              <w:fldChar w:fldCharType="separate"/>
            </w:r>
            <w:r w:rsidRPr="00C73DAE">
              <w:rPr>
                <w:vertAlign w:val="superscript"/>
              </w:rPr>
              <w:t>2</w:t>
            </w:r>
            <w:r w:rsidRPr="00C73DAE">
              <w:fldChar w:fldCharType="end"/>
            </w:r>
          </w:p>
        </w:tc>
        <w:tc>
          <w:tcPr>
            <w:tcW w:w="183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586AF1" w14:textId="77777777" w:rsidR="003C3DDA" w:rsidRPr="00C73DAE" w:rsidRDefault="00C73DAE">
            <w:r w:rsidRPr="00C73DAE">
              <w:t>Hispanic/Latino Americans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0B671B" w14:textId="77777777" w:rsidR="003C3DDA" w:rsidRPr="00C73DAE" w:rsidRDefault="00C73DAE">
            <w:r w:rsidRPr="00C73DAE">
              <w:t>12,558</w:t>
            </w:r>
          </w:p>
        </w:tc>
        <w:tc>
          <w:tcPr>
            <w:tcW w:w="86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7F628E" w14:textId="77777777" w:rsidR="003C3DDA" w:rsidRPr="00C73DAE" w:rsidRDefault="00C73DAE">
            <w:r w:rsidRPr="00C73DAE">
              <w:t>AHI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F4C312" w14:textId="77777777" w:rsidR="003C3DDA" w:rsidRPr="00C73DAE" w:rsidRDefault="00C73DAE">
            <w:r w:rsidRPr="00C73DAE">
              <w:t>rs11679176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EC4914" w14:textId="77777777" w:rsidR="003C3DDA" w:rsidRPr="00C73DAE" w:rsidRDefault="00C73DAE">
            <w:r w:rsidRPr="00C73DAE">
              <w:t>1.90 × 10</w:t>
            </w:r>
            <w:r w:rsidRPr="00C73DAE">
              <w:rPr>
                <w:rFonts w:eastAsia="Microsoft YaHei"/>
                <w:vertAlign w:val="superscript"/>
              </w:rPr>
              <w:t>−</w:t>
            </w:r>
            <w:r w:rsidRPr="00C73DAE">
              <w:rPr>
                <w:rFonts w:eastAsia="Microsoft YaHei"/>
                <w:vertAlign w:val="superscript"/>
              </w:rPr>
              <w:t>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BC5F4E" w14:textId="77777777" w:rsidR="003C3DDA" w:rsidRPr="00C73DAE" w:rsidRDefault="00C73DAE">
            <w:r w:rsidRPr="00C73DAE">
              <w:t>T&gt;G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A10169" w14:textId="77777777" w:rsidR="003C3DDA" w:rsidRPr="00C73DAE" w:rsidRDefault="00C73DAE">
            <w:r w:rsidRPr="00C73DAE">
              <w:t>GPR83, LINC01171, MRE11A</w:t>
            </w:r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BFFD54" w14:textId="77777777" w:rsidR="003C3DDA" w:rsidRPr="00C73DAE" w:rsidRDefault="003C3DDA"/>
        </w:tc>
      </w:tr>
      <w:tr w:rsidR="003C3DDA" w:rsidRPr="00C73DAE" w14:paraId="7FD8383D" w14:textId="77777777">
        <w:trPr>
          <w:trHeight w:val="315"/>
          <w:jc w:val="center"/>
        </w:trPr>
        <w:tc>
          <w:tcPr>
            <w:tcW w:w="1849" w:type="dxa"/>
            <w:vMerge/>
            <w:tcBorders>
              <w:top w:val="nil"/>
              <w:left w:val="nil"/>
              <w:right w:val="nil"/>
            </w:tcBorders>
          </w:tcPr>
          <w:p w14:paraId="23E775A6" w14:textId="77777777" w:rsidR="003C3DDA" w:rsidRPr="00C73DAE" w:rsidRDefault="003C3DDA"/>
        </w:tc>
        <w:tc>
          <w:tcPr>
            <w:tcW w:w="1837" w:type="dxa"/>
            <w:vMerge/>
            <w:tcBorders>
              <w:top w:val="nil"/>
              <w:left w:val="nil"/>
              <w:right w:val="nil"/>
            </w:tcBorders>
            <w:vAlign w:val="center"/>
          </w:tcPr>
          <w:p w14:paraId="01991682" w14:textId="77777777" w:rsidR="003C3DDA" w:rsidRPr="00C73DAE" w:rsidRDefault="003C3DDA"/>
        </w:tc>
        <w:tc>
          <w:tcPr>
            <w:tcW w:w="1134" w:type="dxa"/>
            <w:vMerge/>
            <w:tcBorders>
              <w:top w:val="nil"/>
              <w:left w:val="nil"/>
              <w:right w:val="nil"/>
            </w:tcBorders>
            <w:vAlign w:val="center"/>
          </w:tcPr>
          <w:p w14:paraId="69012B5A" w14:textId="77777777" w:rsidR="003C3DDA" w:rsidRPr="00C73DAE" w:rsidRDefault="003C3DDA"/>
        </w:tc>
        <w:tc>
          <w:tcPr>
            <w:tcW w:w="869" w:type="dxa"/>
            <w:vMerge/>
            <w:tcBorders>
              <w:top w:val="nil"/>
              <w:left w:val="nil"/>
              <w:right w:val="nil"/>
            </w:tcBorders>
            <w:vAlign w:val="center"/>
          </w:tcPr>
          <w:p w14:paraId="6CE90964" w14:textId="77777777" w:rsidR="003C3DDA" w:rsidRPr="00C73DAE" w:rsidRDefault="003C3DDA"/>
        </w:tc>
        <w:tc>
          <w:tcPr>
            <w:tcW w:w="154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31A23A2" w14:textId="77777777" w:rsidR="003C3DDA" w:rsidRPr="00C73DAE" w:rsidRDefault="00C73DAE">
            <w:r w:rsidRPr="00C73DAE">
              <w:t>rs999944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CD5E3AD" w14:textId="77777777" w:rsidR="003C3DDA" w:rsidRPr="00C73DAE" w:rsidRDefault="00C73DAE">
            <w:r w:rsidRPr="00C73DAE">
              <w:t>4.53 × 10</w:t>
            </w:r>
            <w:r w:rsidRPr="00C73DAE">
              <w:rPr>
                <w:rFonts w:eastAsia="Microsoft YaHei"/>
                <w:vertAlign w:val="superscript"/>
              </w:rPr>
              <w:t>−</w:t>
            </w:r>
            <w:r w:rsidRPr="00C73DAE">
              <w:rPr>
                <w:rFonts w:eastAsia="Microsoft YaHei"/>
                <w:vertAlign w:val="superscript"/>
              </w:rPr>
              <w:t>7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48C5E49" w14:textId="77777777" w:rsidR="003C3DDA" w:rsidRPr="00C73DAE" w:rsidRDefault="00C73DAE">
            <w:r w:rsidRPr="00C73DAE">
              <w:t>A&gt;G, T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809C25A" w14:textId="77777777" w:rsidR="003C3DDA" w:rsidRPr="00C73DAE" w:rsidRDefault="003C3DDA"/>
        </w:tc>
        <w:tc>
          <w:tcPr>
            <w:tcW w:w="14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971DA80" w14:textId="77777777" w:rsidR="003C3DDA" w:rsidRPr="00C73DAE" w:rsidRDefault="00C73DAE">
            <w:r w:rsidRPr="00C73DAE">
              <w:t>0.49</w:t>
            </w:r>
          </w:p>
        </w:tc>
      </w:tr>
      <w:tr w:rsidR="003C3DDA" w:rsidRPr="00C73DAE" w14:paraId="4777DCF2" w14:textId="77777777">
        <w:trPr>
          <w:trHeight w:val="315"/>
          <w:jc w:val="center"/>
        </w:trPr>
        <w:tc>
          <w:tcPr>
            <w:tcW w:w="184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4F270E7" w14:textId="77777777" w:rsidR="003C3DDA" w:rsidRPr="00C73DAE" w:rsidRDefault="00C73DAE">
            <w:r w:rsidRPr="00C73DAE">
              <w:lastRenderedPageBreak/>
              <w:t>Patel,Sanjay R et al.</w:t>
            </w:r>
            <w:r w:rsidRPr="00C73DAE">
              <w:fldChar w:fldCharType="begin">
                <w:fldData xml:space="preserve">PEVuZE5vdGU+PENpdGU+PEF1dGhvcj5QYXRlbDwvQXV0aG9yPjxZZWFyPjIwMTI8L1llYXI+PFJl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</w:fldData>
              </w:fldChar>
            </w:r>
            <w:r w:rsidRPr="00C73DAE">
              <w:instrText xml:space="preserve"> ADDIN EN.CITE </w:instrText>
            </w:r>
            <w:r w:rsidRPr="00C73DAE">
              <w:fldChar w:fldCharType="begin">
                <w:fldData xml:space="preserve">PEVuZE5vdGU+PENpdGU+PEF1dGhvcj5QYXRlbDwvQXV0aG9yPjxZZWFyPjIwMTI8L1llYXI+PFJl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</w:fldData>
              </w:fldChar>
            </w:r>
            <w:r w:rsidRPr="00C73DAE">
              <w:instrText xml:space="preserve"> ADDIN EN.CITE.DATA </w:instrText>
            </w:r>
            <w:r w:rsidRPr="00C73DAE">
              <w:fldChar w:fldCharType="end"/>
            </w:r>
            <w:r w:rsidRPr="00C73DAE">
              <w:fldChar w:fldCharType="separate"/>
            </w:r>
            <w:r w:rsidRPr="00C73DAE">
              <w:rPr>
                <w:vertAlign w:val="superscript"/>
              </w:rPr>
              <w:t>3</w:t>
            </w:r>
            <w:r w:rsidRPr="00C73DAE">
              <w:fldChar w:fldCharType="end"/>
            </w:r>
          </w:p>
        </w:tc>
        <w:tc>
          <w:tcPr>
            <w:tcW w:w="183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E20166" w14:textId="77777777" w:rsidR="003C3DDA" w:rsidRPr="00C73DAE" w:rsidRDefault="00C73DAE">
            <w:r w:rsidRPr="00C73DAE">
              <w:t>CARe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5C515E" w14:textId="77777777" w:rsidR="003C3DDA" w:rsidRPr="00C73DAE" w:rsidRDefault="00C73DAE">
            <w:r w:rsidRPr="00C73DAE">
              <w:t>3,551</w:t>
            </w:r>
          </w:p>
        </w:tc>
        <w:tc>
          <w:tcPr>
            <w:tcW w:w="86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AA362D" w14:textId="77777777" w:rsidR="003C3DDA" w:rsidRPr="00C73DAE" w:rsidRDefault="00C73DAE">
            <w:r w:rsidRPr="00C73DAE">
              <w:t>OSA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ED2A92" w14:textId="77777777" w:rsidR="003C3DDA" w:rsidRPr="00C73DAE" w:rsidRDefault="00C73DAE">
            <w:r w:rsidRPr="00C73DAE">
              <w:t>rs797234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871528" w14:textId="77777777" w:rsidR="003C3DDA" w:rsidRPr="00C73DAE" w:rsidRDefault="00C73DAE">
            <w:r w:rsidRPr="00C73DAE">
              <w:t>1.5×10</w:t>
            </w:r>
            <w:r w:rsidRPr="00C73DAE">
              <w:rPr>
                <w:rFonts w:eastAsia="Microsoft YaHei"/>
                <w:vertAlign w:val="superscript"/>
              </w:rPr>
              <w:t>−</w:t>
            </w:r>
            <w:r w:rsidRPr="00C73DAE">
              <w:rPr>
                <w:rFonts w:eastAsia="Microsoft YaHei"/>
                <w:vertAlign w:val="superscript"/>
              </w:rPr>
              <w:t>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436B83" w14:textId="77777777" w:rsidR="003C3DDA" w:rsidRPr="00C73DAE" w:rsidRDefault="00C73DAE">
            <w:r w:rsidRPr="00C73DAE">
              <w:t>G&gt;A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803B1B" w14:textId="77777777" w:rsidR="003C3DDA" w:rsidRPr="00C73DAE" w:rsidRDefault="00C73DAE">
            <w:r w:rsidRPr="00C73DAE">
              <w:t>ITPR2</w:t>
            </w:r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6875B1" w14:textId="77777777" w:rsidR="003C3DDA" w:rsidRPr="00C73DAE" w:rsidRDefault="003C3DDA"/>
        </w:tc>
      </w:tr>
      <w:tr w:rsidR="003C3DDA" w:rsidRPr="00C73DAE" w14:paraId="204A928A" w14:textId="77777777">
        <w:trPr>
          <w:trHeight w:val="315"/>
          <w:jc w:val="center"/>
        </w:trPr>
        <w:tc>
          <w:tcPr>
            <w:tcW w:w="1849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5C63FAFE" w14:textId="77777777" w:rsidR="003C3DDA" w:rsidRPr="00C73DAE" w:rsidRDefault="003C3DDA"/>
        </w:tc>
        <w:tc>
          <w:tcPr>
            <w:tcW w:w="183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A0BC44" w14:textId="77777777" w:rsidR="003C3DDA" w:rsidRPr="00C73DAE" w:rsidRDefault="003C3DDA"/>
        </w:tc>
        <w:tc>
          <w:tcPr>
            <w:tcW w:w="11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6335F2" w14:textId="77777777" w:rsidR="003C3DDA" w:rsidRPr="00C73DAE" w:rsidRDefault="003C3DDA"/>
        </w:tc>
        <w:tc>
          <w:tcPr>
            <w:tcW w:w="86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197C6D" w14:textId="77777777" w:rsidR="003C3DDA" w:rsidRPr="00C73DAE" w:rsidRDefault="003C3DDA"/>
        </w:tc>
        <w:tc>
          <w:tcPr>
            <w:tcW w:w="154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4C74793" w14:textId="77777777" w:rsidR="003C3DDA" w:rsidRPr="00C73DAE" w:rsidRDefault="00C73DAE">
            <w:r w:rsidRPr="00C73DAE">
              <w:t>rs7030789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C11B468" w14:textId="77777777" w:rsidR="003C3DDA" w:rsidRPr="00C73DAE" w:rsidRDefault="00C73DAE">
            <w:r w:rsidRPr="00C73DAE">
              <w:t>2.3×10</w:t>
            </w:r>
            <w:r w:rsidRPr="00C73DAE">
              <w:rPr>
                <w:rFonts w:eastAsia="Microsoft YaHei"/>
                <w:vertAlign w:val="superscript"/>
              </w:rPr>
              <w:t>−</w:t>
            </w:r>
            <w:r w:rsidRPr="00C73DAE">
              <w:rPr>
                <w:rFonts w:eastAsia="Microsoft YaHei"/>
                <w:vertAlign w:val="superscript"/>
              </w:rPr>
              <w:t>6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E42EA19" w14:textId="77777777" w:rsidR="003C3DDA" w:rsidRPr="00C73DAE" w:rsidRDefault="00C73DAE">
            <w:r w:rsidRPr="00C73DAE">
              <w:t>A&gt;G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81BA5A3" w14:textId="77777777" w:rsidR="003C3DDA" w:rsidRPr="00C73DAE" w:rsidRDefault="00C73DAE">
            <w:r w:rsidRPr="00C73DAE">
              <w:t>LPAR1</w:t>
            </w:r>
          </w:p>
        </w:tc>
        <w:tc>
          <w:tcPr>
            <w:tcW w:w="14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7AE2EE9" w14:textId="77777777" w:rsidR="003C3DDA" w:rsidRPr="00C73DAE" w:rsidRDefault="00C73DAE">
            <w:r w:rsidRPr="00C73DAE">
              <w:t>0.93</w:t>
            </w:r>
          </w:p>
        </w:tc>
      </w:tr>
      <w:tr w:rsidR="003C3DDA" w:rsidRPr="00C73DAE" w14:paraId="5C62FE3D" w14:textId="77777777">
        <w:trPr>
          <w:trHeight w:val="315"/>
          <w:jc w:val="center"/>
        </w:trPr>
        <w:tc>
          <w:tcPr>
            <w:tcW w:w="1849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7E46F34" w14:textId="77777777" w:rsidR="003C3DDA" w:rsidRPr="00C73DAE" w:rsidRDefault="003C3DDA"/>
        </w:tc>
        <w:tc>
          <w:tcPr>
            <w:tcW w:w="1837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18B0B23" w14:textId="77777777" w:rsidR="003C3DDA" w:rsidRPr="00C73DAE" w:rsidRDefault="003C3DDA"/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E37111D" w14:textId="77777777" w:rsidR="003C3DDA" w:rsidRPr="00C73DAE" w:rsidRDefault="003C3DDA"/>
        </w:tc>
        <w:tc>
          <w:tcPr>
            <w:tcW w:w="869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1983F61" w14:textId="77777777" w:rsidR="003C3DDA" w:rsidRPr="00C73DAE" w:rsidRDefault="003C3DDA"/>
        </w:tc>
        <w:tc>
          <w:tcPr>
            <w:tcW w:w="154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8C44EC4" w14:textId="77777777" w:rsidR="003C3DDA" w:rsidRPr="00C73DAE" w:rsidRDefault="00C73DAE">
            <w:r w:rsidRPr="00C73DAE">
              <w:t>rs1409986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E0EB003" w14:textId="77777777" w:rsidR="003C3DDA" w:rsidRPr="00C73DAE" w:rsidRDefault="00C73DAE">
            <w:r w:rsidRPr="00C73DAE">
              <w:t>1.0×10</w:t>
            </w:r>
            <w:r w:rsidRPr="00C73DAE">
              <w:rPr>
                <w:rFonts w:eastAsia="Microsoft YaHei"/>
                <w:vertAlign w:val="superscript"/>
              </w:rPr>
              <w:t>−</w:t>
            </w:r>
            <w:r w:rsidRPr="00C73DAE">
              <w:rPr>
                <w:rFonts w:eastAsia="Microsoft YaHei"/>
                <w:vertAlign w:val="superscript"/>
              </w:rPr>
              <w:t>6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48331D7" w14:textId="77777777" w:rsidR="003C3DDA" w:rsidRPr="00C73DAE" w:rsidRDefault="00C73DAE">
            <w:r w:rsidRPr="00C73DAE">
              <w:t>A&gt;G, T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81BDB46" w14:textId="77777777" w:rsidR="003C3DDA" w:rsidRPr="00C73DAE" w:rsidRDefault="00C73DAE">
            <w:r w:rsidRPr="00C73DAE">
              <w:t>PTGER3</w:t>
            </w:r>
          </w:p>
        </w:tc>
        <w:tc>
          <w:tcPr>
            <w:tcW w:w="14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FB7E1EC" w14:textId="77777777" w:rsidR="003C3DDA" w:rsidRPr="00C73DAE" w:rsidRDefault="00C73DAE">
            <w:r w:rsidRPr="00C73DAE">
              <w:t>0.23</w:t>
            </w:r>
          </w:p>
        </w:tc>
      </w:tr>
      <w:tr w:rsidR="003C3DDA" w:rsidRPr="00C73DAE" w14:paraId="3C88FDEC" w14:textId="77777777">
        <w:trPr>
          <w:trHeight w:val="315"/>
          <w:jc w:val="center"/>
        </w:trPr>
        <w:tc>
          <w:tcPr>
            <w:tcW w:w="184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CC04C64" w14:textId="77777777" w:rsidR="003C3DDA" w:rsidRPr="00C73DAE" w:rsidRDefault="003C3DDA"/>
        </w:tc>
        <w:tc>
          <w:tcPr>
            <w:tcW w:w="1837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83F7730" w14:textId="77777777" w:rsidR="003C3DDA" w:rsidRPr="00C73DAE" w:rsidRDefault="003C3DDA"/>
        </w:tc>
        <w:tc>
          <w:tcPr>
            <w:tcW w:w="113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5CC44A2" w14:textId="77777777" w:rsidR="003C3DDA" w:rsidRPr="00C73DAE" w:rsidRDefault="003C3DDA"/>
        </w:tc>
        <w:tc>
          <w:tcPr>
            <w:tcW w:w="86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871A64F" w14:textId="77777777" w:rsidR="003C3DDA" w:rsidRPr="00C73DAE" w:rsidRDefault="003C3DDA"/>
        </w:tc>
        <w:tc>
          <w:tcPr>
            <w:tcW w:w="154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060C07" w14:textId="77777777" w:rsidR="003C3DDA" w:rsidRPr="00C73DAE" w:rsidRDefault="00C73DAE">
            <w:r w:rsidRPr="00C73DAE">
              <w:t>rs11126184</w:t>
            </w:r>
          </w:p>
        </w:tc>
        <w:tc>
          <w:tcPr>
            <w:tcW w:w="155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082E86" w14:textId="77777777" w:rsidR="003C3DDA" w:rsidRPr="00C73DAE" w:rsidRDefault="00C73DAE">
            <w:r w:rsidRPr="00C73DAE">
              <w:t>1.54×10</w:t>
            </w:r>
            <w:r w:rsidRPr="00C73DAE">
              <w:rPr>
                <w:rFonts w:eastAsia="Microsoft YaHei"/>
                <w:vertAlign w:val="superscript"/>
              </w:rPr>
              <w:t>−</w:t>
            </w:r>
            <w:r w:rsidRPr="00C73DAE">
              <w:rPr>
                <w:rFonts w:eastAsia="Microsoft YaHei"/>
                <w:vertAlign w:val="superscript"/>
              </w:rPr>
              <w:t>6</w:t>
            </w: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EDBD8C" w14:textId="77777777" w:rsidR="003C3DDA" w:rsidRPr="00C73DAE" w:rsidRDefault="00C73DAE">
            <w:r w:rsidRPr="00C73DAE">
              <w:t>C&gt;A, G, T</w:t>
            </w:r>
          </w:p>
        </w:tc>
        <w:tc>
          <w:tcPr>
            <w:tcW w:w="226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8D68CC" w14:textId="77777777" w:rsidR="003C3DDA" w:rsidRPr="00C73DAE" w:rsidRDefault="00C73DAE">
            <w:r w:rsidRPr="00C73DAE">
              <w:t>PLEK</w:t>
            </w:r>
          </w:p>
        </w:tc>
        <w:tc>
          <w:tcPr>
            <w:tcW w:w="148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FA11C8" w14:textId="77777777" w:rsidR="003C3DDA" w:rsidRPr="00C73DAE" w:rsidRDefault="003C3DDA"/>
        </w:tc>
      </w:tr>
      <w:tr w:rsidR="003C3DDA" w:rsidRPr="00C73DAE" w14:paraId="008B55CD" w14:textId="77777777">
        <w:trPr>
          <w:trHeight w:val="345"/>
          <w:jc w:val="center"/>
        </w:trPr>
        <w:tc>
          <w:tcPr>
            <w:tcW w:w="184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6E821F86" w14:textId="77777777" w:rsidR="003C3DDA" w:rsidRPr="00C73DAE" w:rsidRDefault="00C73DAE">
            <w:r w:rsidRPr="00C73DAE">
              <w:t>Xu, Huajun et al.</w:t>
            </w:r>
            <w:r w:rsidRPr="00C73DAE">
              <w:fldChar w:fldCharType="begin">
                <w:fldData xml:space="preserve">PEVuZE5vdGU+PENpdGU+PEF1dGhvcj5YdTwvQXV0aG9yPjxZZWFyPjIwMjI8L1llYXI+PFJlY051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</w:fldData>
              </w:fldChar>
            </w:r>
            <w:r w:rsidRPr="00C73DAE">
              <w:instrText xml:space="preserve"> ADDIN EN.CITE </w:instrText>
            </w:r>
            <w:r w:rsidRPr="00C73DAE">
              <w:fldChar w:fldCharType="begin">
                <w:fldData xml:space="preserve">PEVuZE5vdGU+PENpdGU+PEF1dGhvcj5YdTwvQXV0aG9yPjxZZWFyPjIwMjI8L1llYXI+PFJlY051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</w:fldData>
              </w:fldChar>
            </w:r>
            <w:r w:rsidRPr="00C73DAE">
              <w:instrText xml:space="preserve"> ADDIN EN.CITE.DATA </w:instrText>
            </w:r>
            <w:r w:rsidRPr="00C73DAE">
              <w:fldChar w:fldCharType="end"/>
            </w:r>
            <w:r w:rsidRPr="00C73DAE">
              <w:fldChar w:fldCharType="separate"/>
            </w:r>
            <w:r w:rsidRPr="00C73DAE">
              <w:rPr>
                <w:vertAlign w:val="superscript"/>
              </w:rPr>
              <w:t>4</w:t>
            </w:r>
            <w:r w:rsidRPr="00C73DAE">
              <w:fldChar w:fldCharType="end"/>
            </w:r>
          </w:p>
        </w:tc>
        <w:tc>
          <w:tcPr>
            <w:tcW w:w="1837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11003AE3" w14:textId="77777777" w:rsidR="003C3DDA" w:rsidRPr="00C73DAE" w:rsidRDefault="00C73DAE">
            <w:r w:rsidRPr="00C73DAE">
              <w:t>Han Chinese individuals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50DFDCD2" w14:textId="77777777" w:rsidR="003C3DDA" w:rsidRPr="00C73DAE" w:rsidRDefault="00C73DAE">
            <w:r w:rsidRPr="00C73DAE">
              <w:t>5,438/15,152</w:t>
            </w:r>
          </w:p>
        </w:tc>
        <w:tc>
          <w:tcPr>
            <w:tcW w:w="86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372753A2" w14:textId="77777777" w:rsidR="003C3DDA" w:rsidRPr="00C73DAE" w:rsidRDefault="00C73DAE">
            <w:r w:rsidRPr="00C73DAE">
              <w:t>OSA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C0448A" w14:textId="77777777" w:rsidR="003C3DDA" w:rsidRPr="00C73DAE" w:rsidRDefault="00C73DAE">
            <w:r w:rsidRPr="00C73DAE">
              <w:t>rs645589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126868" w14:textId="77777777" w:rsidR="003C3DDA" w:rsidRPr="00C73DAE" w:rsidRDefault="00C73DAE">
            <w:r w:rsidRPr="00C73DAE">
              <w:t>6.98 × 10</w:t>
            </w:r>
            <w:r w:rsidRPr="00C73DAE">
              <w:rPr>
                <w:vertAlign w:val="superscript"/>
              </w:rPr>
              <w:t>-1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3C2471" w14:textId="77777777" w:rsidR="003C3DDA" w:rsidRPr="00C73DAE" w:rsidRDefault="00C73DAE">
            <w:r w:rsidRPr="00C73DAE">
              <w:t>C&gt;T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4EC18A" w14:textId="77777777" w:rsidR="003C3DDA" w:rsidRPr="00C73DAE" w:rsidRDefault="00C73DAE">
            <w:r w:rsidRPr="00C73DAE">
              <w:t>PACRG</w:t>
            </w:r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63B7B5" w14:textId="77777777" w:rsidR="003C3DDA" w:rsidRPr="00C73DAE" w:rsidRDefault="003C3DDA"/>
        </w:tc>
      </w:tr>
      <w:tr w:rsidR="003C3DDA" w:rsidRPr="00C73DAE" w14:paraId="0FC085D1" w14:textId="77777777">
        <w:trPr>
          <w:trHeight w:val="345"/>
          <w:jc w:val="center"/>
        </w:trPr>
        <w:tc>
          <w:tcPr>
            <w:tcW w:w="1849" w:type="dxa"/>
            <w:vMerge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7C67520A" w14:textId="77777777" w:rsidR="003C3DDA" w:rsidRPr="00C73DAE" w:rsidRDefault="003C3DDA"/>
        </w:tc>
        <w:tc>
          <w:tcPr>
            <w:tcW w:w="1837" w:type="dxa"/>
            <w:vMerge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22C34F29" w14:textId="77777777" w:rsidR="003C3DDA" w:rsidRPr="00C73DAE" w:rsidRDefault="003C3DDA"/>
        </w:tc>
        <w:tc>
          <w:tcPr>
            <w:tcW w:w="1134" w:type="dxa"/>
            <w:vMerge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39C08AC6" w14:textId="77777777" w:rsidR="003C3DDA" w:rsidRPr="00C73DAE" w:rsidRDefault="003C3DDA"/>
        </w:tc>
        <w:tc>
          <w:tcPr>
            <w:tcW w:w="869" w:type="dxa"/>
            <w:vMerge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2A988E38" w14:textId="77777777" w:rsidR="003C3DDA" w:rsidRPr="00C73DAE" w:rsidRDefault="003C3DDA"/>
        </w:tc>
        <w:tc>
          <w:tcPr>
            <w:tcW w:w="1541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center"/>
          </w:tcPr>
          <w:p w14:paraId="3994CE57" w14:textId="77777777" w:rsidR="003C3DDA" w:rsidRPr="00C73DAE" w:rsidRDefault="00C73DAE">
            <w:r w:rsidRPr="00C73DAE">
              <w:t>rs374680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center"/>
          </w:tcPr>
          <w:p w14:paraId="1CBCAAD6" w14:textId="77777777" w:rsidR="003C3DDA" w:rsidRPr="00C73DAE" w:rsidRDefault="00C73DAE">
            <w:r w:rsidRPr="00C73DAE">
              <w:t>7.57 × 10</w:t>
            </w:r>
            <w:r w:rsidRPr="00C73DAE">
              <w:rPr>
                <w:vertAlign w:val="superscript"/>
              </w:rPr>
              <w:t>-1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center"/>
          </w:tcPr>
          <w:p w14:paraId="0CF2954F" w14:textId="77777777" w:rsidR="003C3DDA" w:rsidRPr="00C73DAE" w:rsidRDefault="00C73DAE">
            <w:r w:rsidRPr="00C73DAE">
              <w:t>G&gt;A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center"/>
          </w:tcPr>
          <w:p w14:paraId="5156A8B4" w14:textId="77777777" w:rsidR="003C3DDA" w:rsidRPr="00C73DAE" w:rsidRDefault="00C73DAE">
            <w:r w:rsidRPr="00C73DAE">
              <w:t>SLC52A3</w:t>
            </w:r>
          </w:p>
        </w:tc>
        <w:tc>
          <w:tcPr>
            <w:tcW w:w="1484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center"/>
          </w:tcPr>
          <w:p w14:paraId="0492D34B" w14:textId="77777777" w:rsidR="003C3DDA" w:rsidRPr="00C73DAE" w:rsidRDefault="00C73DAE">
            <w:r w:rsidRPr="00C73DAE">
              <w:t>0.52</w:t>
            </w:r>
          </w:p>
        </w:tc>
      </w:tr>
    </w:tbl>
    <w:p w14:paraId="67DA64C9" w14:textId="77777777" w:rsidR="003C3DDA" w:rsidRPr="00C73DAE" w:rsidRDefault="003C3DDA"/>
    <w:p w14:paraId="40596642" w14:textId="77777777" w:rsidR="003C3DDA" w:rsidRPr="00C73DAE" w:rsidRDefault="003C3DDA">
      <w:pPr>
        <w:sectPr w:rsidR="003C3DDA" w:rsidRPr="00C73DAE">
          <w:pgSz w:w="16838" w:h="11906" w:orient="landscape"/>
          <w:pgMar w:top="1797" w:right="1440" w:bottom="1797" w:left="1440" w:header="851" w:footer="992" w:gutter="0"/>
          <w:cols w:space="425"/>
          <w:docGrid w:type="linesAndChars" w:linePitch="312"/>
        </w:sectPr>
      </w:pPr>
    </w:p>
    <w:p w14:paraId="40B4D9C1" w14:textId="77777777" w:rsidR="003C3DDA" w:rsidRPr="00C73DAE" w:rsidRDefault="00C73DAE">
      <w:r w:rsidRPr="00C73DAE">
        <w:lastRenderedPageBreak/>
        <w:t xml:space="preserve">Supplementary Table 7. OSA polygenic risk score and low-risk sleep </w:t>
      </w:r>
      <w:r w:rsidRPr="00C73DAE">
        <w:t>phenotype correlation OR (95% CI) in 173,239 participants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2266"/>
        <w:gridCol w:w="716"/>
        <w:gridCol w:w="1024"/>
        <w:gridCol w:w="2040"/>
        <w:gridCol w:w="222"/>
        <w:gridCol w:w="654"/>
        <w:gridCol w:w="1430"/>
        <w:gridCol w:w="1896"/>
        <w:gridCol w:w="222"/>
        <w:gridCol w:w="716"/>
        <w:gridCol w:w="756"/>
        <w:gridCol w:w="2016"/>
      </w:tblGrid>
      <w:tr w:rsidR="003C3DDA" w:rsidRPr="00C73DAE" w14:paraId="6531BF7C" w14:textId="77777777">
        <w:trPr>
          <w:trHeight w:val="443"/>
        </w:trPr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128A8A" w14:textId="77777777" w:rsidR="003C3DDA" w:rsidRPr="00C73DAE" w:rsidRDefault="003C3DDA"/>
        </w:tc>
        <w:tc>
          <w:tcPr>
            <w:tcW w:w="0" w:type="auto"/>
            <w:gridSpan w:val="3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59D0A2" w14:textId="77777777" w:rsidR="003C3DDA" w:rsidRPr="00C73DAE" w:rsidRDefault="00C73DAE">
            <w:r w:rsidRPr="00C73DAE">
              <w:t>Model1*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A5C47A" w14:textId="77777777" w:rsidR="003C3DDA" w:rsidRPr="00C73DAE" w:rsidRDefault="003C3DDA"/>
        </w:tc>
        <w:tc>
          <w:tcPr>
            <w:tcW w:w="0" w:type="auto"/>
            <w:gridSpan w:val="3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6F25D4" w14:textId="77777777" w:rsidR="003C3DDA" w:rsidRPr="00C73DAE" w:rsidRDefault="00C73DAE">
            <w:r w:rsidRPr="00C73DAE">
              <w:t>Model2†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0B27FC" w14:textId="77777777" w:rsidR="003C3DDA" w:rsidRPr="00C73DAE" w:rsidRDefault="003C3DDA"/>
        </w:tc>
        <w:tc>
          <w:tcPr>
            <w:tcW w:w="0" w:type="auto"/>
            <w:gridSpan w:val="3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09ACAA" w14:textId="77777777" w:rsidR="003C3DDA" w:rsidRPr="00C73DAE" w:rsidRDefault="00C73DAE">
            <w:r w:rsidRPr="00C73DAE">
              <w:t>Model3‡</w:t>
            </w:r>
          </w:p>
        </w:tc>
      </w:tr>
      <w:tr w:rsidR="003C3DDA" w:rsidRPr="00C73DAE" w14:paraId="2F671299" w14:textId="77777777">
        <w:trPr>
          <w:trHeight w:val="443"/>
        </w:trPr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408BEE0F" w14:textId="77777777" w:rsidR="003C3DDA" w:rsidRPr="00C73DAE" w:rsidRDefault="003C3DDA"/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53389282" w14:textId="77777777" w:rsidR="003C3DDA" w:rsidRPr="00C73DAE" w:rsidRDefault="00C73DAE">
            <w:r w:rsidRPr="00C73DAE">
              <w:t>β</w:t>
            </w:r>
          </w:p>
        </w:tc>
        <w:tc>
          <w:tcPr>
            <w:tcW w:w="102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3C5975FF" w14:textId="77777777" w:rsidR="003C3DDA" w:rsidRPr="00C73DAE" w:rsidRDefault="00C73DAE">
            <w:r w:rsidRPr="00C73DAE">
              <w:t>p</w:t>
            </w:r>
          </w:p>
        </w:tc>
        <w:tc>
          <w:tcPr>
            <w:tcW w:w="204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4F107946" w14:textId="77777777" w:rsidR="003C3DDA" w:rsidRPr="00C73DAE" w:rsidRDefault="00C73DAE">
            <w:pPr>
              <w:rPr>
                <w:i/>
                <w:iCs/>
              </w:rPr>
            </w:pPr>
            <w:r w:rsidRPr="00C73DAE">
              <w:t>OR (95% CI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460950C4" w14:textId="77777777" w:rsidR="003C3DDA" w:rsidRPr="00C73DAE" w:rsidRDefault="003C3DDA"/>
        </w:tc>
        <w:tc>
          <w:tcPr>
            <w:tcW w:w="65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6E6C3CFA" w14:textId="77777777" w:rsidR="003C3DDA" w:rsidRPr="00C73DAE" w:rsidRDefault="00C73DAE">
            <w:r w:rsidRPr="00C73DAE">
              <w:t>β</w:t>
            </w:r>
          </w:p>
        </w:tc>
        <w:tc>
          <w:tcPr>
            <w:tcW w:w="14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496C317D" w14:textId="77777777" w:rsidR="003C3DDA" w:rsidRPr="00C73DAE" w:rsidRDefault="00C73DAE">
            <w:r w:rsidRPr="00C73DAE">
              <w:t>p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56B36D30" w14:textId="77777777" w:rsidR="003C3DDA" w:rsidRPr="00C73DAE" w:rsidRDefault="00C73DAE">
            <w:pPr>
              <w:rPr>
                <w:i/>
                <w:iCs/>
              </w:rPr>
            </w:pPr>
            <w:r w:rsidRPr="00C73DAE">
              <w:t>OR (95% CI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3C70B00A" w14:textId="77777777" w:rsidR="003C3DDA" w:rsidRPr="00C73DAE" w:rsidRDefault="003C3DDA"/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4A1E5529" w14:textId="77777777" w:rsidR="003C3DDA" w:rsidRPr="00C73DAE" w:rsidRDefault="00C73DAE">
            <w:r w:rsidRPr="00C73DAE">
              <w:t>β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08B5E475" w14:textId="77777777" w:rsidR="003C3DDA" w:rsidRPr="00C73DAE" w:rsidRDefault="00C73DAE">
            <w:r w:rsidRPr="00C73DAE">
              <w:t>p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450A18D2" w14:textId="77777777" w:rsidR="003C3DDA" w:rsidRPr="00C73DAE" w:rsidRDefault="00C73DAE">
            <w:pPr>
              <w:rPr>
                <w:i/>
                <w:iCs/>
              </w:rPr>
            </w:pPr>
            <w:r w:rsidRPr="00C73DAE">
              <w:t>OR (95% CI)</w:t>
            </w:r>
          </w:p>
        </w:tc>
      </w:tr>
      <w:tr w:rsidR="003C3DDA" w:rsidRPr="00C73DAE" w14:paraId="16DAEEB7" w14:textId="77777777">
        <w:trPr>
          <w:trHeight w:val="44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41370C" w14:textId="77777777" w:rsidR="003C3DDA" w:rsidRPr="00C73DAE" w:rsidRDefault="00C73DAE">
            <w:r w:rsidRPr="00C73DAE">
              <w:t>Sleep 7-8 h/da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E99B6F" w14:textId="77777777" w:rsidR="003C3DDA" w:rsidRPr="00C73DAE" w:rsidRDefault="00C73DAE">
            <w:r w:rsidRPr="00C73DAE">
              <w:t>-0.90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FC9D29" w14:textId="77777777" w:rsidR="003C3DDA" w:rsidRPr="00C73DAE" w:rsidRDefault="00C73DAE">
            <w:r w:rsidRPr="00C73DAE">
              <w:t>0.222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25EB57" w14:textId="77777777" w:rsidR="003C3DDA" w:rsidRPr="00C73DAE" w:rsidRDefault="00C73DAE">
            <w:r w:rsidRPr="00C73DAE">
              <w:t>0.41 (0.10-1.7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C2257D" w14:textId="77777777" w:rsidR="003C3DDA" w:rsidRPr="00C73DAE" w:rsidRDefault="003C3DDA"/>
        </w:tc>
        <w:tc>
          <w:tcPr>
            <w:tcW w:w="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24E311" w14:textId="77777777" w:rsidR="003C3DDA" w:rsidRPr="00C73DAE" w:rsidRDefault="00C73DAE">
            <w:r w:rsidRPr="00C73DAE">
              <w:t>-0.84</w:t>
            </w:r>
          </w:p>
        </w:tc>
        <w:tc>
          <w:tcPr>
            <w:tcW w:w="1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2803A4" w14:textId="77777777" w:rsidR="003C3DDA" w:rsidRPr="00C73DAE" w:rsidRDefault="00C73DAE">
            <w:r w:rsidRPr="00C73DAE">
              <w:t>0.2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20817F" w14:textId="77777777" w:rsidR="003C3DDA" w:rsidRPr="00C73DAE" w:rsidRDefault="00C73DAE">
            <w:r w:rsidRPr="00C73DAE">
              <w:t>0.43 (0.10-1.8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14B397" w14:textId="77777777" w:rsidR="003C3DDA" w:rsidRPr="00C73DAE" w:rsidRDefault="003C3DDA"/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3A6227" w14:textId="77777777" w:rsidR="003C3DDA" w:rsidRPr="00C73DAE" w:rsidRDefault="00C73DAE">
            <w:r w:rsidRPr="00C73DAE">
              <w:t>-0.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D431C8" w14:textId="77777777" w:rsidR="003C3DDA" w:rsidRPr="00C73DAE" w:rsidRDefault="00C73DAE">
            <w:r w:rsidRPr="00C73DAE">
              <w:t>0.2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86A7AA" w14:textId="77777777" w:rsidR="003C3DDA" w:rsidRPr="00C73DAE" w:rsidRDefault="00C73DAE">
            <w:r w:rsidRPr="00C73DAE">
              <w:t>0.45 (0.11-1.92)</w:t>
            </w:r>
          </w:p>
        </w:tc>
      </w:tr>
      <w:tr w:rsidR="003C3DDA" w:rsidRPr="00C73DAE" w14:paraId="4B477F36" w14:textId="77777777">
        <w:trPr>
          <w:trHeight w:val="44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04A0AB" w14:textId="77777777" w:rsidR="003C3DDA" w:rsidRPr="00C73DAE" w:rsidRDefault="00C73DAE">
            <w:r w:rsidRPr="00C73DAE">
              <w:t>Early chronotyp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94B72F" w14:textId="77777777" w:rsidR="003C3DDA" w:rsidRPr="00C73DAE" w:rsidRDefault="00C73DAE">
            <w:r w:rsidRPr="00C73DAE">
              <w:t>-0.04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44519B" w14:textId="77777777" w:rsidR="003C3DDA" w:rsidRPr="00C73DAE" w:rsidRDefault="00C73DAE">
            <w:r w:rsidRPr="00C73DAE">
              <w:t>0.950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FB5E61" w14:textId="77777777" w:rsidR="003C3DDA" w:rsidRPr="00C73DAE" w:rsidRDefault="00C73DAE">
            <w:r w:rsidRPr="00C73DAE">
              <w:t>0.96 (0.26-3.5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609C7C" w14:textId="77777777" w:rsidR="003C3DDA" w:rsidRPr="00C73DAE" w:rsidRDefault="003C3DDA"/>
        </w:tc>
        <w:tc>
          <w:tcPr>
            <w:tcW w:w="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601472" w14:textId="77777777" w:rsidR="003C3DDA" w:rsidRPr="00C73DAE" w:rsidRDefault="00C73DAE">
            <w:r w:rsidRPr="00C73DAE">
              <w:t>0.06</w:t>
            </w:r>
          </w:p>
        </w:tc>
        <w:tc>
          <w:tcPr>
            <w:tcW w:w="1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FD1342" w14:textId="77777777" w:rsidR="003C3DDA" w:rsidRPr="00C73DAE" w:rsidRDefault="00C73DAE">
            <w:r w:rsidRPr="00C73DAE">
              <w:t>0.9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D8AD81" w14:textId="77777777" w:rsidR="003C3DDA" w:rsidRPr="00C73DAE" w:rsidRDefault="00C73DAE">
            <w:r w:rsidRPr="00C73DAE">
              <w:t>1.06 (0.28-4.0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8528AC" w14:textId="77777777" w:rsidR="003C3DDA" w:rsidRPr="00C73DAE" w:rsidRDefault="003C3DDA"/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761D3C" w14:textId="77777777" w:rsidR="003C3DDA" w:rsidRPr="00C73DAE" w:rsidRDefault="00C73DAE">
            <w:r w:rsidRPr="00C73DAE">
              <w:t>0.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4C5CF6" w14:textId="77777777" w:rsidR="003C3DDA" w:rsidRPr="00C73DAE" w:rsidRDefault="00C73DAE">
            <w:r w:rsidRPr="00C73DAE">
              <w:t>0.8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974539" w14:textId="77777777" w:rsidR="003C3DDA" w:rsidRPr="00C73DAE" w:rsidRDefault="00C73DAE">
            <w:r w:rsidRPr="00C73DAE">
              <w:t>1.15 (0.30-4.36)</w:t>
            </w:r>
          </w:p>
        </w:tc>
      </w:tr>
      <w:tr w:rsidR="003C3DDA" w:rsidRPr="00C73DAE" w14:paraId="25106AC7" w14:textId="77777777">
        <w:trPr>
          <w:trHeight w:val="443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0E81CDA" w14:textId="77777777" w:rsidR="003C3DDA" w:rsidRPr="00C73DAE" w:rsidRDefault="00C73DAE">
            <w:r w:rsidRPr="00C73DAE">
              <w:t>Never/rarely insomnia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3A78FB1" w14:textId="77777777" w:rsidR="003C3DDA" w:rsidRPr="00C73DAE" w:rsidRDefault="00C73DAE">
            <w:r w:rsidRPr="00C73DAE">
              <w:t>0.58</w:t>
            </w:r>
          </w:p>
        </w:tc>
        <w:tc>
          <w:tcPr>
            <w:tcW w:w="102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E40517E" w14:textId="77777777" w:rsidR="003C3DDA" w:rsidRPr="00C73DAE" w:rsidRDefault="00C73DAE">
            <w:r w:rsidRPr="00C73DAE">
              <w:t>0.448</w:t>
            </w:r>
          </w:p>
        </w:tc>
        <w:tc>
          <w:tcPr>
            <w:tcW w:w="20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4832098" w14:textId="77777777" w:rsidR="003C3DDA" w:rsidRPr="00C73DAE" w:rsidRDefault="00C73DAE">
            <w:r w:rsidRPr="00C73DAE">
              <w:t xml:space="preserve">1.79 </w:t>
            </w:r>
            <w:r w:rsidRPr="00C73DAE">
              <w:t>(0.39-8.02)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5864E8B" w14:textId="77777777" w:rsidR="003C3DDA" w:rsidRPr="00C73DAE" w:rsidRDefault="003C3DDA"/>
        </w:tc>
        <w:tc>
          <w:tcPr>
            <w:tcW w:w="65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C8016D8" w14:textId="77777777" w:rsidR="003C3DDA" w:rsidRPr="00C73DAE" w:rsidRDefault="00C73DAE">
            <w:r w:rsidRPr="00C73DAE">
              <w:t>0.42</w:t>
            </w:r>
          </w:p>
        </w:tc>
        <w:tc>
          <w:tcPr>
            <w:tcW w:w="14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8F92920" w14:textId="77777777" w:rsidR="003C3DDA" w:rsidRPr="00C73DAE" w:rsidRDefault="00C73DAE">
            <w:r w:rsidRPr="00C73DAE">
              <w:t>0.593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9AB5D22" w14:textId="77777777" w:rsidR="003C3DDA" w:rsidRPr="00C73DAE" w:rsidRDefault="00C73DAE">
            <w:r w:rsidRPr="00C73DAE">
              <w:t>1.52 (0.33-6.91)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E20B725" w14:textId="77777777" w:rsidR="003C3DDA" w:rsidRPr="00C73DAE" w:rsidRDefault="003C3DDA"/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81EDF75" w14:textId="77777777" w:rsidR="003C3DDA" w:rsidRPr="00C73DAE" w:rsidRDefault="00C73DAE">
            <w:r w:rsidRPr="00C73DAE">
              <w:t>0.48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36F5D41" w14:textId="77777777" w:rsidR="003C3DDA" w:rsidRPr="00C73DAE" w:rsidRDefault="00C73DAE">
            <w:r w:rsidRPr="00C73DAE">
              <w:t>0.538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259409C" w14:textId="77777777" w:rsidR="003C3DDA" w:rsidRPr="00C73DAE" w:rsidRDefault="00C73DAE">
            <w:r w:rsidRPr="00C73DAE">
              <w:t>1.62 (0.35-7.39)</w:t>
            </w:r>
          </w:p>
        </w:tc>
      </w:tr>
      <w:tr w:rsidR="003C3DDA" w:rsidRPr="00C73DAE" w14:paraId="10C75C56" w14:textId="77777777">
        <w:trPr>
          <w:trHeight w:val="443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1DD206D" w14:textId="77777777" w:rsidR="003C3DDA" w:rsidRPr="00C73DAE" w:rsidRDefault="00C73DAE">
            <w:r w:rsidRPr="00C73DAE">
              <w:t>No self-reported snoring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B3197B1" w14:textId="77777777" w:rsidR="003C3DDA" w:rsidRPr="00C73DAE" w:rsidRDefault="00C73DAE">
            <w:r w:rsidRPr="00C73DAE">
              <w:t>-0.32</w:t>
            </w:r>
          </w:p>
        </w:tc>
        <w:tc>
          <w:tcPr>
            <w:tcW w:w="102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8952D94" w14:textId="77777777" w:rsidR="003C3DDA" w:rsidRPr="00C73DAE" w:rsidRDefault="00C73DAE">
            <w:r w:rsidRPr="00C73DAE">
              <w:t>0.633</w:t>
            </w:r>
          </w:p>
        </w:tc>
        <w:tc>
          <w:tcPr>
            <w:tcW w:w="20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E027429" w14:textId="77777777" w:rsidR="003C3DDA" w:rsidRPr="00C73DAE" w:rsidRDefault="00C73DAE">
            <w:r w:rsidRPr="00C73DAE">
              <w:t>0.72 (0.19-2.74)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F2F2A39" w14:textId="77777777" w:rsidR="003C3DDA" w:rsidRPr="00C73DAE" w:rsidRDefault="003C3DDA"/>
        </w:tc>
        <w:tc>
          <w:tcPr>
            <w:tcW w:w="65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F73CB1C" w14:textId="77777777" w:rsidR="003C3DDA" w:rsidRPr="00C73DAE" w:rsidRDefault="00C73DAE">
            <w:r w:rsidRPr="00C73DAE">
              <w:t>-0.22</w:t>
            </w:r>
          </w:p>
        </w:tc>
        <w:tc>
          <w:tcPr>
            <w:tcW w:w="14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843DB7F" w14:textId="77777777" w:rsidR="003C3DDA" w:rsidRPr="00C73DAE" w:rsidRDefault="00C73DAE">
            <w:r w:rsidRPr="00C73DAE">
              <w:t>0.749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E486762" w14:textId="77777777" w:rsidR="003C3DDA" w:rsidRPr="00C73DAE" w:rsidRDefault="00C73DAE">
            <w:r w:rsidRPr="00C73DAE">
              <w:t>0.80 (0.21-3.10)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AB3090C" w14:textId="77777777" w:rsidR="003C3DDA" w:rsidRPr="00C73DAE" w:rsidRDefault="003C3DDA"/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16EE150" w14:textId="77777777" w:rsidR="003C3DDA" w:rsidRPr="00C73DAE" w:rsidRDefault="00C73DAE">
            <w:r w:rsidRPr="00C73DAE">
              <w:t>-0.03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5C66646" w14:textId="77777777" w:rsidR="003C3DDA" w:rsidRPr="00C73DAE" w:rsidRDefault="00C73DAE">
            <w:r w:rsidRPr="00C73DAE">
              <w:t>0.963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74E4559" w14:textId="77777777" w:rsidR="003C3DDA" w:rsidRPr="00C73DAE" w:rsidRDefault="00C73DAE">
            <w:r w:rsidRPr="00C73DAE">
              <w:t>0.97 (0.24-3.84)</w:t>
            </w:r>
          </w:p>
        </w:tc>
      </w:tr>
      <w:tr w:rsidR="003C3DDA" w:rsidRPr="00C73DAE" w14:paraId="06C7E1B1" w14:textId="77777777">
        <w:trPr>
          <w:trHeight w:val="443"/>
        </w:trPr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2E07D0" w14:textId="77777777" w:rsidR="003C3DDA" w:rsidRPr="00C73DAE" w:rsidRDefault="00C73DAE">
            <w:r w:rsidRPr="00C73DAE">
              <w:t>No frequent daytime sleepiness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EE95B9" w14:textId="77777777" w:rsidR="003C3DDA" w:rsidRPr="00C73DAE" w:rsidRDefault="00C73DAE">
            <w:r w:rsidRPr="00C73DAE">
              <w:t>-1.90</w:t>
            </w:r>
          </w:p>
        </w:tc>
        <w:tc>
          <w:tcPr>
            <w:tcW w:w="102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F2A7E8" w14:textId="77777777" w:rsidR="003C3DDA" w:rsidRPr="00C73DAE" w:rsidRDefault="00C73DAE">
            <w:r w:rsidRPr="00C73DAE">
              <w:t>0.350</w:t>
            </w:r>
          </w:p>
        </w:tc>
        <w:tc>
          <w:tcPr>
            <w:tcW w:w="204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2056FB" w14:textId="77777777" w:rsidR="003C3DDA" w:rsidRPr="00C73DAE" w:rsidRDefault="00C73DAE">
            <w:r w:rsidRPr="00C73DAE">
              <w:t xml:space="preserve">0.15 </w:t>
            </w:r>
            <w:r w:rsidRPr="00C73DAE">
              <w:t>(0.003-8.84)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B5C402" w14:textId="77777777" w:rsidR="003C3DDA" w:rsidRPr="00C73DAE" w:rsidRDefault="003C3DDA"/>
        </w:tc>
        <w:tc>
          <w:tcPr>
            <w:tcW w:w="65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2D5F11" w14:textId="77777777" w:rsidR="003C3DDA" w:rsidRPr="00C73DAE" w:rsidRDefault="00C73DAE">
            <w:r w:rsidRPr="00C73DAE">
              <w:t>-1.94</w:t>
            </w:r>
          </w:p>
        </w:tc>
        <w:tc>
          <w:tcPr>
            <w:tcW w:w="143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A4B697" w14:textId="77777777" w:rsidR="003C3DDA" w:rsidRPr="00C73DAE" w:rsidRDefault="00C73DAE">
            <w:r w:rsidRPr="00C73DAE">
              <w:t>0.341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FD8729" w14:textId="77777777" w:rsidR="003C3DDA" w:rsidRPr="00C73DAE" w:rsidRDefault="00C73DAE">
            <w:r w:rsidRPr="00C73DAE">
              <w:t>0.14 (0.003-8.58)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371499" w14:textId="77777777" w:rsidR="003C3DDA" w:rsidRPr="00C73DAE" w:rsidRDefault="003C3DDA"/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1E1037" w14:textId="77777777" w:rsidR="003C3DDA" w:rsidRPr="00C73DAE" w:rsidRDefault="00C73DAE">
            <w:r w:rsidRPr="00C73DAE">
              <w:t>-1.77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60F7A1" w14:textId="77777777" w:rsidR="003C3DDA" w:rsidRPr="00C73DAE" w:rsidRDefault="00C73DAE">
            <w:r w:rsidRPr="00C73DAE">
              <w:t>0.388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08B9AC" w14:textId="77777777" w:rsidR="003C3DDA" w:rsidRPr="00C73DAE" w:rsidRDefault="00C73DAE">
            <w:r w:rsidRPr="00C73DAE">
              <w:t>0.17 (0.003-10.42)</w:t>
            </w:r>
          </w:p>
        </w:tc>
      </w:tr>
      <w:tr w:rsidR="003C3DDA" w:rsidRPr="00C73DAE" w14:paraId="2B57F4BA" w14:textId="77777777">
        <w:trPr>
          <w:trHeight w:val="44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29ED7C" w14:textId="77777777" w:rsidR="003C3DDA" w:rsidRPr="00C73DAE" w:rsidRDefault="00C73DAE">
            <w:r w:rsidRPr="00C73DAE">
              <w:t>No na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889201" w14:textId="77777777" w:rsidR="003C3DDA" w:rsidRPr="00C73DAE" w:rsidRDefault="00C73DAE">
            <w:r w:rsidRPr="00C73DAE">
              <w:t>0.54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55EFAD" w14:textId="77777777" w:rsidR="003C3DDA" w:rsidRPr="00C73DAE" w:rsidRDefault="00C73DAE">
            <w:r w:rsidRPr="00C73DAE">
              <w:t>0.423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D8AC57" w14:textId="77777777" w:rsidR="003C3DDA" w:rsidRPr="00C73DAE" w:rsidRDefault="00C73DAE">
            <w:r w:rsidRPr="00C73DAE">
              <w:t>1.72 (0.46-6.4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588669" w14:textId="77777777" w:rsidR="003C3DDA" w:rsidRPr="00C73DAE" w:rsidRDefault="003C3DDA"/>
        </w:tc>
        <w:tc>
          <w:tcPr>
            <w:tcW w:w="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2926E8" w14:textId="77777777" w:rsidR="003C3DDA" w:rsidRPr="00C73DAE" w:rsidRDefault="00C73DAE">
            <w:r w:rsidRPr="00C73DAE">
              <w:t>0.52</w:t>
            </w:r>
          </w:p>
        </w:tc>
        <w:tc>
          <w:tcPr>
            <w:tcW w:w="1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C69E65" w14:textId="77777777" w:rsidR="003C3DDA" w:rsidRPr="00C73DAE" w:rsidRDefault="00C73DAE">
            <w:r w:rsidRPr="00C73DAE">
              <w:t>0.4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B77C4F" w14:textId="77777777" w:rsidR="003C3DDA" w:rsidRPr="00C73DAE" w:rsidRDefault="00C73DAE">
            <w:r w:rsidRPr="00C73DAE">
              <w:t>1.69 (0.44-6.5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28A096" w14:textId="77777777" w:rsidR="003C3DDA" w:rsidRPr="00C73DAE" w:rsidRDefault="003C3DDA"/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A59C0A" w14:textId="77777777" w:rsidR="003C3DDA" w:rsidRPr="00C73DAE" w:rsidRDefault="00C73DAE">
            <w:r w:rsidRPr="00C73DAE">
              <w:t>0.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602E02" w14:textId="77777777" w:rsidR="003C3DDA" w:rsidRPr="00C73DAE" w:rsidRDefault="00C73DAE">
            <w:r w:rsidRPr="00C73DAE">
              <w:t>0.3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D1DEAA" w14:textId="77777777" w:rsidR="003C3DDA" w:rsidRPr="00C73DAE" w:rsidRDefault="00C73DAE">
            <w:r w:rsidRPr="00C73DAE">
              <w:t>1.92 (0.49-7.50)</w:t>
            </w:r>
          </w:p>
        </w:tc>
      </w:tr>
      <w:tr w:rsidR="003C3DDA" w:rsidRPr="00C73DAE" w14:paraId="2171F4DD" w14:textId="77777777">
        <w:trPr>
          <w:trHeight w:val="443"/>
        </w:trPr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68545CA8" w14:textId="77777777" w:rsidR="003C3DDA" w:rsidRPr="00C73DAE" w:rsidRDefault="00C73DAE">
            <w:r w:rsidRPr="00C73DAE">
              <w:lastRenderedPageBreak/>
              <w:t>Easy getting up in morning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773981D" w14:textId="77777777" w:rsidR="003C3DDA" w:rsidRPr="00C73DAE" w:rsidRDefault="00C73DAE">
            <w:r w:rsidRPr="00C73DAE">
              <w:t>-0.90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789F4668" w14:textId="77777777" w:rsidR="003C3DDA" w:rsidRPr="00C73DAE" w:rsidRDefault="00C73DAE">
            <w:r w:rsidRPr="00C73DAE">
              <w:t>0.308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15CF4A0" w14:textId="77777777" w:rsidR="003C3DDA" w:rsidRPr="00C73DAE" w:rsidRDefault="00C73DAE">
            <w:r w:rsidRPr="00C73DAE">
              <w:t>0.41 (0.07-2.3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362166E2" w14:textId="77777777" w:rsidR="003C3DDA" w:rsidRPr="00C73DAE" w:rsidRDefault="003C3DDA"/>
        </w:tc>
        <w:tc>
          <w:tcPr>
            <w:tcW w:w="65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3A74ADE4" w14:textId="77777777" w:rsidR="003C3DDA" w:rsidRPr="00C73DAE" w:rsidRDefault="00C73DAE">
            <w:r w:rsidRPr="00C73DAE">
              <w:t>-0.79</w:t>
            </w:r>
          </w:p>
        </w:tc>
        <w:tc>
          <w:tcPr>
            <w:tcW w:w="143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93FC9BD" w14:textId="77777777" w:rsidR="003C3DDA" w:rsidRPr="00C73DAE" w:rsidRDefault="00C73DAE">
            <w:r w:rsidRPr="00C73DAE">
              <w:t>0.3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F2B1D32" w14:textId="77777777" w:rsidR="003C3DDA" w:rsidRPr="00C73DAE" w:rsidRDefault="00C73DAE">
            <w:r w:rsidRPr="00C73DAE">
              <w:t xml:space="preserve">0.45 </w:t>
            </w:r>
            <w:r w:rsidRPr="00C73DAE">
              <w:t>(0.08-2.6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40BD039" w14:textId="77777777" w:rsidR="003C3DDA" w:rsidRPr="00C73DAE" w:rsidRDefault="003C3DDA"/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543FD201" w14:textId="77777777" w:rsidR="003C3DDA" w:rsidRPr="00C73DAE" w:rsidRDefault="00C73DAE">
            <w:r w:rsidRPr="00C73DAE">
              <w:t>-0.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F684C27" w14:textId="77777777" w:rsidR="003C3DDA" w:rsidRPr="00C73DAE" w:rsidRDefault="00C73DAE">
            <w:r w:rsidRPr="00C73DAE">
              <w:t>0.5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F3E3B33" w14:textId="77777777" w:rsidR="003C3DDA" w:rsidRPr="00C73DAE" w:rsidRDefault="00C73DAE">
            <w:r w:rsidRPr="00C73DAE">
              <w:t>0.58 (0.10-3.45)</w:t>
            </w:r>
          </w:p>
        </w:tc>
      </w:tr>
    </w:tbl>
    <w:p w14:paraId="2BCB73E4" w14:textId="77777777" w:rsidR="003C3DDA" w:rsidRPr="00C73DAE" w:rsidRDefault="00C73DAE">
      <w:pPr>
        <w:pStyle w:val="NormalWeb"/>
      </w:pPr>
      <w:r w:rsidRPr="00C73DAE">
        <w:t>Note: * Model 1: unadjusted; †Model 2: adjusted for sex, age; ‡Model 3: adjusted for sex, age, BMI, TDI, MET, smoking, drink, diabetes, hypertension.</w:t>
      </w:r>
    </w:p>
    <w:p w14:paraId="3729AEBF" w14:textId="77777777" w:rsidR="003C3DDA" w:rsidRPr="00C73DAE" w:rsidRDefault="003C3DDA"/>
    <w:p w14:paraId="5521A2B6" w14:textId="77777777" w:rsidR="003C3DDA" w:rsidRPr="00C73DAE" w:rsidRDefault="00C73DAE">
      <w:r w:rsidRPr="00C73DAE">
        <w:br w:type="page"/>
      </w:r>
    </w:p>
    <w:p w14:paraId="066C0B58" w14:textId="77777777" w:rsidR="003C3DDA" w:rsidRPr="00C73DAE" w:rsidRDefault="00C73DAE">
      <w:r w:rsidRPr="00C73DAE">
        <w:lastRenderedPageBreak/>
        <w:t>References</w:t>
      </w:r>
    </w:p>
    <w:p w14:paraId="79FBDFAB" w14:textId="77777777" w:rsidR="003C3DDA" w:rsidRPr="00C73DAE" w:rsidRDefault="00C73DAE">
      <w:pPr>
        <w:pStyle w:val="EndNoteBibliography"/>
      </w:pPr>
      <w:r w:rsidRPr="00C73DAE">
        <w:fldChar w:fldCharType="begin"/>
      </w:r>
      <w:r w:rsidRPr="00C73DAE">
        <w:instrText xml:space="preserve"> ADDIN EN.REFLIST </w:instrText>
      </w:r>
      <w:r w:rsidRPr="00C73DAE">
        <w:fldChar w:fldCharType="separate"/>
      </w:r>
      <w:r w:rsidRPr="00C73DAE">
        <w:t>1.</w:t>
      </w:r>
      <w:r w:rsidRPr="00C73DAE">
        <w:tab/>
      </w:r>
      <w:r w:rsidRPr="00C73DAE">
        <w:t xml:space="preserve">Strausz S, Ruotsalainen S, Ollila HM, et al. Genetic analysis of obstructive sleep apnoea discovers a strong association with cardiometabolic health. </w:t>
      </w:r>
      <w:r w:rsidRPr="00C73DAE">
        <w:rPr>
          <w:i/>
        </w:rPr>
        <w:t xml:space="preserve">Eur Respir J. </w:t>
      </w:r>
      <w:r w:rsidRPr="00C73DAE">
        <w:t>2021;57(5):2003091.</w:t>
      </w:r>
    </w:p>
    <w:p w14:paraId="4EC0A5DF" w14:textId="77777777" w:rsidR="003C3DDA" w:rsidRPr="00C73DAE" w:rsidRDefault="00C73DAE">
      <w:pPr>
        <w:pStyle w:val="EndNoteBibliography"/>
      </w:pPr>
      <w:r w:rsidRPr="00C73DAE">
        <w:t>2.</w:t>
      </w:r>
      <w:r w:rsidRPr="00C73DAE">
        <w:tab/>
        <w:t xml:space="preserve">Cade BE, Chen H, Stilp AM, et al. Genetic Associations with Obstructive Sleep Apnea Traits in Hispanic/Latino Americans. </w:t>
      </w:r>
      <w:r w:rsidRPr="00C73DAE">
        <w:rPr>
          <w:i/>
        </w:rPr>
        <w:t xml:space="preserve">Am J Respir Crit Care Med. </w:t>
      </w:r>
      <w:r w:rsidRPr="00C73DAE">
        <w:t>2016;194(7):886-897.</w:t>
      </w:r>
    </w:p>
    <w:p w14:paraId="4FA83480" w14:textId="77777777" w:rsidR="003C3DDA" w:rsidRPr="00C73DAE" w:rsidRDefault="00C73DAE">
      <w:pPr>
        <w:pStyle w:val="EndNoteBibliography"/>
      </w:pPr>
      <w:r w:rsidRPr="00C73DAE">
        <w:t>3.</w:t>
      </w:r>
      <w:r w:rsidRPr="00C73DAE">
        <w:tab/>
        <w:t xml:space="preserve">Patel SR, Goodloe R, De G, et al. Association of genetic loci with sleep apnea in European Americans and African-Americans: the Candidate Gene Association Resource (CARe). </w:t>
      </w:r>
      <w:r w:rsidRPr="00C73DAE">
        <w:rPr>
          <w:i/>
        </w:rPr>
        <w:t xml:space="preserve">PLoS One. </w:t>
      </w:r>
      <w:r w:rsidRPr="00C73DAE">
        <w:t>2012;7(11):e48836.</w:t>
      </w:r>
    </w:p>
    <w:p w14:paraId="02F30033" w14:textId="77777777" w:rsidR="003C3DDA" w:rsidRPr="00C73DAE" w:rsidRDefault="00C73DAE">
      <w:pPr>
        <w:pStyle w:val="EndNoteBibliography"/>
      </w:pPr>
      <w:r w:rsidRPr="00C73DAE">
        <w:t>4.</w:t>
      </w:r>
      <w:r w:rsidRPr="00C73DAE">
        <w:tab/>
        <w:t xml:space="preserve">Xu H, Liu F, Li Z, et al. Genome-Wide Association Study of Obstructive Sleep Apnea and Objective Sleep-related Traits Identifies Novel Risk Loci in Han Chinese Individuals. </w:t>
      </w:r>
      <w:r w:rsidRPr="00C73DAE">
        <w:rPr>
          <w:i/>
        </w:rPr>
        <w:t xml:space="preserve">Am J Respir Crit Care Med. </w:t>
      </w:r>
      <w:r w:rsidRPr="00C73DAE">
        <w:t>2022;206(12):1534-1545.</w:t>
      </w:r>
    </w:p>
    <w:p w14:paraId="3F5B5502" w14:textId="77777777" w:rsidR="003C3DDA" w:rsidRPr="00C73DAE" w:rsidRDefault="00C73DAE">
      <w:r w:rsidRPr="00C73DAE">
        <w:fldChar w:fldCharType="end"/>
      </w:r>
    </w:p>
    <w:sectPr w:rsidR="003C3DDA" w:rsidRPr="00C73DAE">
      <w:pgSz w:w="16838" w:h="11906" w:orient="landscape"/>
      <w:pgMar w:top="1797" w:right="1440" w:bottom="1797" w:left="1440" w:header="851" w:footer="992" w:gutter="0"/>
      <w:cols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40FABCF" w14:textId="77777777" w:rsidR="003C3DDA" w:rsidRDefault="00C73DAE">
      <w:pPr>
        <w:spacing w:line="240" w:lineRule="auto"/>
      </w:pPr>
      <w:r>
        <w:separator/>
      </w:r>
    </w:p>
  </w:endnote>
  <w:endnote w:type="continuationSeparator" w:id="0">
    <w:p w14:paraId="683EE443" w14:textId="77777777" w:rsidR="003C3DDA" w:rsidRDefault="00C73DA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Rockwell">
    <w:panose1 w:val="02060603020205020403"/>
    <w:charset w:val="00"/>
    <w:family w:val="roman"/>
    <w:pitch w:val="variable"/>
    <w:sig w:usb0="00000007" w:usb1="00000000" w:usb2="00000000" w:usb3="00000000" w:csb0="00000003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42A423E" w14:textId="77777777" w:rsidR="003C3DDA" w:rsidRDefault="00C73DAE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60288" behindDoc="0" locked="0" layoutInCell="1" allowOverlap="1">
              <wp:simplePos x="0" y="0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4445" b="0"/>
              <wp:wrapNone/>
              <wp:docPr id="1673263565" name="Text Box 2" descr="Information Classification: General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74445078" w14:textId="77777777" w:rsidR="003C3DDA" w:rsidRDefault="00C73DAE">
                          <w:pPr>
                            <w:rPr>
                              <w:rFonts w:ascii="Rockwell" w:eastAsia="Rockwell" w:hAnsi="Rockwell" w:cs="Rockwell"/>
                              <w:color w:val="0078D7"/>
                              <w:sz w:val="18"/>
                              <w:szCs w:val="18"/>
                            </w:rPr>
                          </w:pPr>
                          <w:r>
                            <w:rPr>
                              <w:rFonts w:ascii="Rockwell" w:eastAsia="Rockwell" w:hAnsi="Rockwell" w:cs="Rockwell"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alt="Information Classification: General" style="position:absolute;margin-left:0;margin-top:0;width:34.95pt;height:34.95pt;z-index:251660288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" filled="f" stroked="f">
              <v:textbox style="mso-fit-shape-to-text:t" inset="20pt,0,0,15pt">
                <w:txbxContent>
                  <w:p w14:paraId="74445078" w14:textId="77777777" w:rsidR="003C3DDA" w:rsidRDefault="00C73DAE">
                    <w:pPr>
                      <w:rPr>
                        <w:rFonts w:ascii="Rockwell" w:eastAsia="Rockwell" w:hAnsi="Rockwell" w:cs="Rockwell"/>
                        <w:color w:val="0078D7"/>
                        <w:sz w:val="18"/>
                        <w:szCs w:val="18"/>
                      </w:rPr>
                    </w:pPr>
                    <w:r>
                      <w:rPr>
                        <w:rFonts w:ascii="Rockwell" w:eastAsia="Rockwell" w:hAnsi="Rockwell" w:cs="Rockwell"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9B062C4" w14:textId="77777777" w:rsidR="003C3DDA" w:rsidRDefault="00C73DAE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61312" behindDoc="0" locked="0" layoutInCell="1" allowOverlap="1">
              <wp:simplePos x="0" y="0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4445" b="0"/>
              <wp:wrapNone/>
              <wp:docPr id="1207068700" name="Text Box 3" descr="Information Classification: General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2EC1FED3" w14:textId="77777777" w:rsidR="003C3DDA" w:rsidRDefault="00C73DAE">
                          <w:pPr>
                            <w:rPr>
                              <w:rFonts w:ascii="Rockwell" w:eastAsia="Rockwell" w:hAnsi="Rockwell" w:cs="Rockwell"/>
                              <w:color w:val="0078D7"/>
                              <w:sz w:val="18"/>
                              <w:szCs w:val="18"/>
                            </w:rPr>
                          </w:pPr>
                          <w:r>
                            <w:rPr>
                              <w:rFonts w:ascii="Rockwell" w:eastAsia="Rockwell" w:hAnsi="Rockwell" w:cs="Rockwell"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7" type="#_x0000_t202" alt="Information Classification: General" style="position:absolute;margin-left:0;margin-top:0;width:34.95pt;height:34.95pt;z-index:251661312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" filled="f" stroked="f">
              <v:textbox style="mso-fit-shape-to-text:t" inset="20pt,0,0,15pt">
                <w:txbxContent>
                  <w:p w14:paraId="2EC1FED3" w14:textId="77777777" w:rsidR="003C3DDA" w:rsidRDefault="00C73DAE">
                    <w:pPr>
                      <w:rPr>
                        <w:rFonts w:ascii="Rockwell" w:eastAsia="Rockwell" w:hAnsi="Rockwell" w:cs="Rockwell"/>
                        <w:color w:val="0078D7"/>
                        <w:sz w:val="18"/>
                        <w:szCs w:val="18"/>
                      </w:rPr>
                    </w:pPr>
                    <w:r>
                      <w:rPr>
                        <w:rFonts w:ascii="Rockwell" w:eastAsia="Rockwell" w:hAnsi="Rockwell" w:cs="Rockwell"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E0716B1" w14:textId="77777777" w:rsidR="003C3DDA" w:rsidRDefault="00C73DAE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59264" behindDoc="0" locked="0" layoutInCell="1" allowOverlap="1">
              <wp:simplePos x="0" y="0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4445" b="0"/>
              <wp:wrapNone/>
              <wp:docPr id="119857168" name="Text Box 1" descr="Information Classification: General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7391E391" w14:textId="77777777" w:rsidR="003C3DDA" w:rsidRDefault="00C73DAE">
                          <w:pPr>
                            <w:rPr>
                              <w:rFonts w:ascii="Rockwell" w:eastAsia="Rockwell" w:hAnsi="Rockwell" w:cs="Rockwell"/>
                              <w:color w:val="0078D7"/>
                              <w:sz w:val="18"/>
                              <w:szCs w:val="18"/>
                            </w:rPr>
                          </w:pPr>
                          <w:r>
                            <w:rPr>
                              <w:rFonts w:ascii="Rockwell" w:eastAsia="Rockwell" w:hAnsi="Rockwell" w:cs="Rockwell"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8" type="#_x0000_t202" alt="Information Classification: General" style="position:absolute;margin-left:0;margin-top:0;width:34.95pt;height:34.95pt;z-index:251659264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" filled="f" stroked="f">
              <v:textbox style="mso-fit-shape-to-text:t" inset="20pt,0,0,15pt">
                <w:txbxContent>
                  <w:p w14:paraId="7391E391" w14:textId="77777777" w:rsidR="003C3DDA" w:rsidRDefault="00C73DAE">
                    <w:pPr>
                      <w:rPr>
                        <w:rFonts w:ascii="Rockwell" w:eastAsia="Rockwell" w:hAnsi="Rockwell" w:cs="Rockwell"/>
                        <w:color w:val="0078D7"/>
                        <w:sz w:val="18"/>
                        <w:szCs w:val="18"/>
                      </w:rPr>
                    </w:pPr>
                    <w:r>
                      <w:rPr>
                        <w:rFonts w:ascii="Rockwell" w:eastAsia="Rockwell" w:hAnsi="Rockwell" w:cs="Rockwell"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DD8F536" w14:textId="77777777" w:rsidR="003C3DDA" w:rsidRDefault="00C73DAE">
      <w:r>
        <w:separator/>
      </w:r>
    </w:p>
  </w:footnote>
  <w:footnote w:type="continuationSeparator" w:id="0">
    <w:p w14:paraId="7743EE08" w14:textId="77777777" w:rsidR="003C3DDA" w:rsidRDefault="00C73DA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20"/>
  <w:bordersDoNotSurroundHeader/>
  <w:bordersDoNotSurroundFooter/>
  <w:doNotTrackFormatting/>
  <w:defaultTabStop w:val="420"/>
  <w:drawingGridVerticalSpacing w:val="156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commondata" w:val="eyJoZGlkIjoiNTA3MzY3ZjI1OWZjZWM5YjRjMjNkNTIyYmQ4YWU5YzcifQ=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AMA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9d2pwrwyvsd2let5etvvzfudxasdsdpz5wr&quot;&gt;My EndNote Library&lt;record-ids&gt;&lt;item&gt;25&lt;/item&gt;&lt;item&gt;229&lt;/item&gt;&lt;item&gt;285&lt;/item&gt;&lt;item&gt;293&lt;/item&gt;&lt;/record-ids&gt;&lt;/item&gt;&lt;/Libraries&gt;"/>
  </w:docVars>
  <w:rsids>
    <w:rsidRoot w:val="00B61302"/>
    <w:rsid w:val="00015865"/>
    <w:rsid w:val="0001722E"/>
    <w:rsid w:val="00021AE0"/>
    <w:rsid w:val="000330D6"/>
    <w:rsid w:val="000748D8"/>
    <w:rsid w:val="0008347B"/>
    <w:rsid w:val="00095D71"/>
    <w:rsid w:val="00101F12"/>
    <w:rsid w:val="00117B52"/>
    <w:rsid w:val="00124F11"/>
    <w:rsid w:val="0012665B"/>
    <w:rsid w:val="001823AD"/>
    <w:rsid w:val="00197319"/>
    <w:rsid w:val="001B1F3C"/>
    <w:rsid w:val="001C1D78"/>
    <w:rsid w:val="001C3834"/>
    <w:rsid w:val="001D4843"/>
    <w:rsid w:val="001F2FF6"/>
    <w:rsid w:val="00202224"/>
    <w:rsid w:val="0027297B"/>
    <w:rsid w:val="00291D26"/>
    <w:rsid w:val="002C5F43"/>
    <w:rsid w:val="002E0186"/>
    <w:rsid w:val="00333B35"/>
    <w:rsid w:val="003406A5"/>
    <w:rsid w:val="00342202"/>
    <w:rsid w:val="003430AE"/>
    <w:rsid w:val="00344D36"/>
    <w:rsid w:val="00345531"/>
    <w:rsid w:val="00347B99"/>
    <w:rsid w:val="003534F7"/>
    <w:rsid w:val="003602D7"/>
    <w:rsid w:val="003C3DDA"/>
    <w:rsid w:val="003D3058"/>
    <w:rsid w:val="003E3D57"/>
    <w:rsid w:val="0040744D"/>
    <w:rsid w:val="00452EB5"/>
    <w:rsid w:val="004869C5"/>
    <w:rsid w:val="004A17A5"/>
    <w:rsid w:val="004A26C2"/>
    <w:rsid w:val="004A5E26"/>
    <w:rsid w:val="004F5B3C"/>
    <w:rsid w:val="004F6E1E"/>
    <w:rsid w:val="00504DD1"/>
    <w:rsid w:val="00537AA1"/>
    <w:rsid w:val="005403F6"/>
    <w:rsid w:val="0056246B"/>
    <w:rsid w:val="00585F28"/>
    <w:rsid w:val="00592BFE"/>
    <w:rsid w:val="00595971"/>
    <w:rsid w:val="005C29D9"/>
    <w:rsid w:val="005E0509"/>
    <w:rsid w:val="005E3472"/>
    <w:rsid w:val="00606FE3"/>
    <w:rsid w:val="006076BF"/>
    <w:rsid w:val="00674FDB"/>
    <w:rsid w:val="00677E1A"/>
    <w:rsid w:val="006B2979"/>
    <w:rsid w:val="006B6637"/>
    <w:rsid w:val="006C302A"/>
    <w:rsid w:val="006F52FB"/>
    <w:rsid w:val="00717863"/>
    <w:rsid w:val="00724C7F"/>
    <w:rsid w:val="0073095B"/>
    <w:rsid w:val="007617FC"/>
    <w:rsid w:val="00764366"/>
    <w:rsid w:val="007914C0"/>
    <w:rsid w:val="007D38C3"/>
    <w:rsid w:val="007E7006"/>
    <w:rsid w:val="007F3E00"/>
    <w:rsid w:val="00802A4A"/>
    <w:rsid w:val="008478FA"/>
    <w:rsid w:val="008754B3"/>
    <w:rsid w:val="00883988"/>
    <w:rsid w:val="00885C20"/>
    <w:rsid w:val="008B024B"/>
    <w:rsid w:val="008C0BF2"/>
    <w:rsid w:val="008F7765"/>
    <w:rsid w:val="009155F1"/>
    <w:rsid w:val="00966BD6"/>
    <w:rsid w:val="00994500"/>
    <w:rsid w:val="00994CEA"/>
    <w:rsid w:val="009D4499"/>
    <w:rsid w:val="00A36EF5"/>
    <w:rsid w:val="00A57249"/>
    <w:rsid w:val="00A608A7"/>
    <w:rsid w:val="00A739FE"/>
    <w:rsid w:val="00A748CF"/>
    <w:rsid w:val="00A760E9"/>
    <w:rsid w:val="00A922A3"/>
    <w:rsid w:val="00AA4F14"/>
    <w:rsid w:val="00AB0132"/>
    <w:rsid w:val="00AB30CE"/>
    <w:rsid w:val="00AD55AE"/>
    <w:rsid w:val="00AF5B8A"/>
    <w:rsid w:val="00B0214A"/>
    <w:rsid w:val="00B271CC"/>
    <w:rsid w:val="00B409AA"/>
    <w:rsid w:val="00B5616B"/>
    <w:rsid w:val="00B61302"/>
    <w:rsid w:val="00B87B72"/>
    <w:rsid w:val="00B9062C"/>
    <w:rsid w:val="00B97A3D"/>
    <w:rsid w:val="00BA2CDB"/>
    <w:rsid w:val="00C00005"/>
    <w:rsid w:val="00C16BF0"/>
    <w:rsid w:val="00C25CA2"/>
    <w:rsid w:val="00C73DAE"/>
    <w:rsid w:val="00CD3AA5"/>
    <w:rsid w:val="00CF19F2"/>
    <w:rsid w:val="00CF21F3"/>
    <w:rsid w:val="00D336CF"/>
    <w:rsid w:val="00D543F8"/>
    <w:rsid w:val="00D706D7"/>
    <w:rsid w:val="00D76EDC"/>
    <w:rsid w:val="00D8441B"/>
    <w:rsid w:val="00D97659"/>
    <w:rsid w:val="00DB0016"/>
    <w:rsid w:val="00DC49CB"/>
    <w:rsid w:val="00E23C58"/>
    <w:rsid w:val="00E23EAB"/>
    <w:rsid w:val="00EB3FFE"/>
    <w:rsid w:val="00EC4996"/>
    <w:rsid w:val="00EE0177"/>
    <w:rsid w:val="00EE7714"/>
    <w:rsid w:val="00F1741E"/>
    <w:rsid w:val="00F23777"/>
    <w:rsid w:val="00F42D5D"/>
    <w:rsid w:val="00F46A35"/>
    <w:rsid w:val="00F56B33"/>
    <w:rsid w:val="00F72C7E"/>
    <w:rsid w:val="00F84865"/>
    <w:rsid w:val="00F94E14"/>
    <w:rsid w:val="00FA7563"/>
    <w:rsid w:val="00FB0DE4"/>
    <w:rsid w:val="00FB4260"/>
    <w:rsid w:val="00FC11BB"/>
    <w:rsid w:val="00FD54B8"/>
    <w:rsid w:val="00FF766A"/>
    <w:rsid w:val="22B467C5"/>
    <w:rsid w:val="343A3D3F"/>
    <w:rsid w:val="46035D1C"/>
    <w:rsid w:val="462B1CB2"/>
    <w:rsid w:val="519F5DF6"/>
    <w:rsid w:val="6EBD1446"/>
    <w:rsid w:val="78172683"/>
    <w:rsid w:val="7CD830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957E7B15-7835-4477-894C-C4EF3C76FC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lang w:val="en-NZ" w:eastAsia="en-NZ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unhideWhenUsed="1" w:qFormat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semiHidden="1" w:unhideWhenUsed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utoRedefine/>
    <w:qFormat/>
    <w:pPr>
      <w:widowControl w:val="0"/>
      <w:spacing w:line="480" w:lineRule="auto"/>
      <w:jc w:val="both"/>
    </w:pPr>
    <w:rPr>
      <w:rFonts w:ascii="Times New Roman" w:hAnsi="Times New Roman" w:cs="Times New Roman"/>
      <w:b/>
      <w:bCs/>
      <w:color w:val="000000"/>
      <w:kern w:val="2"/>
      <w:sz w:val="24"/>
      <w:szCs w:val="24"/>
      <w:lang w:val="en-US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autoRedefine/>
    <w:uiPriority w:val="99"/>
    <w:unhideWhenUsed/>
    <w:qFormat/>
    <w:pPr>
      <w:spacing w:line="240" w:lineRule="auto"/>
    </w:pPr>
    <w:rPr>
      <w:sz w:val="20"/>
      <w:szCs w:val="20"/>
    </w:rPr>
  </w:style>
  <w:style w:type="paragraph" w:styleId="Footer">
    <w:name w:val="footer"/>
    <w:basedOn w:val="Normal"/>
    <w:link w:val="FooterChar"/>
    <w:autoRedefine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autoRedefine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NormalWeb">
    <w:name w:val="Normal (Web)"/>
    <w:basedOn w:val="Normal"/>
    <w:autoRedefine/>
    <w:uiPriority w:val="99"/>
    <w:unhideWhenUsed/>
    <w:qFormat/>
    <w:pPr>
      <w:widowControl/>
      <w:tabs>
        <w:tab w:val="left" w:pos="1117"/>
      </w:tabs>
      <w:jc w:val="left"/>
    </w:pPr>
    <w:rPr>
      <w:rFonts w:eastAsia="SimSun"/>
      <w:kern w:val="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qFormat/>
  </w:style>
  <w:style w:type="table" w:styleId="TableGrid">
    <w:name w:val="Table Grid"/>
    <w:basedOn w:val="TableNormal"/>
    <w:autoRedefine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autoRedefine/>
    <w:uiPriority w:val="99"/>
    <w:semiHidden/>
    <w:unhideWhenUsed/>
    <w:qFormat/>
    <w:rPr>
      <w:sz w:val="16"/>
      <w:szCs w:val="16"/>
    </w:rPr>
  </w:style>
  <w:style w:type="character" w:customStyle="1" w:styleId="font31">
    <w:name w:val="font31"/>
    <w:basedOn w:val="DefaultParagraphFont"/>
    <w:autoRedefine/>
    <w:qFormat/>
    <w:rPr>
      <w:rFonts w:ascii="Times New Roman" w:hAnsi="Times New Roman" w:cs="Times New Roman" w:hint="default"/>
      <w:color w:val="2A2A2A"/>
      <w:sz w:val="24"/>
      <w:szCs w:val="24"/>
      <w:u w:val="none"/>
    </w:rPr>
  </w:style>
  <w:style w:type="character" w:customStyle="1" w:styleId="font51">
    <w:name w:val="font51"/>
    <w:basedOn w:val="DefaultParagraphFont"/>
    <w:autoRedefine/>
    <w:qFormat/>
    <w:rPr>
      <w:rFonts w:ascii="Segoe UI" w:hAnsi="Segoe UI" w:cs="Segoe UI" w:hint="default"/>
      <w:i/>
      <w:iCs/>
      <w:color w:val="212121"/>
      <w:sz w:val="24"/>
      <w:szCs w:val="24"/>
      <w:u w:val="none"/>
    </w:rPr>
  </w:style>
  <w:style w:type="character" w:customStyle="1" w:styleId="font41">
    <w:name w:val="font41"/>
    <w:basedOn w:val="DefaultParagraphFont"/>
    <w:autoRedefine/>
    <w:qFormat/>
    <w:rPr>
      <w:rFonts w:ascii="Segoe UI" w:hAnsi="Segoe UI" w:cs="Segoe UI" w:hint="default"/>
      <w:color w:val="212121"/>
      <w:sz w:val="24"/>
      <w:szCs w:val="24"/>
      <w:u w:val="none"/>
    </w:rPr>
  </w:style>
  <w:style w:type="paragraph" w:customStyle="1" w:styleId="msonormal0">
    <w:name w:val="msonormal"/>
    <w:basedOn w:val="Normal"/>
    <w:autoRedefine/>
    <w:qFormat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</w:rPr>
  </w:style>
  <w:style w:type="paragraph" w:customStyle="1" w:styleId="font0">
    <w:name w:val="font0"/>
    <w:basedOn w:val="Normal"/>
    <w:autoRedefine/>
    <w:qFormat/>
    <w:pPr>
      <w:widowControl/>
      <w:spacing w:before="100" w:beforeAutospacing="1" w:after="100" w:afterAutospacing="1"/>
      <w:jc w:val="left"/>
    </w:pPr>
    <w:rPr>
      <w:rFonts w:eastAsia="SimSun"/>
      <w:kern w:val="0"/>
    </w:rPr>
  </w:style>
  <w:style w:type="paragraph" w:customStyle="1" w:styleId="font1">
    <w:name w:val="font1"/>
    <w:basedOn w:val="Normal"/>
    <w:autoRedefine/>
    <w:qFormat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2"/>
    </w:rPr>
  </w:style>
  <w:style w:type="paragraph" w:customStyle="1" w:styleId="font2">
    <w:name w:val="font2"/>
    <w:basedOn w:val="Normal"/>
    <w:autoRedefine/>
    <w:qFormat/>
    <w:pPr>
      <w:widowControl/>
      <w:spacing w:before="100" w:beforeAutospacing="1" w:after="100" w:afterAutospacing="1"/>
      <w:jc w:val="left"/>
    </w:pPr>
    <w:rPr>
      <w:rFonts w:eastAsia="SimSun"/>
      <w:b w:val="0"/>
      <w:bCs w:val="0"/>
      <w:kern w:val="0"/>
      <w:sz w:val="32"/>
      <w:szCs w:val="32"/>
    </w:rPr>
  </w:style>
  <w:style w:type="paragraph" w:customStyle="1" w:styleId="font3">
    <w:name w:val="font3"/>
    <w:basedOn w:val="Normal"/>
    <w:autoRedefine/>
    <w:qFormat/>
    <w:pPr>
      <w:widowControl/>
      <w:spacing w:before="100" w:beforeAutospacing="1" w:after="100" w:afterAutospacing="1"/>
      <w:jc w:val="left"/>
    </w:pPr>
    <w:rPr>
      <w:rFonts w:eastAsia="SimSun"/>
      <w:color w:val="FF0000"/>
      <w:kern w:val="0"/>
      <w:sz w:val="22"/>
    </w:rPr>
  </w:style>
  <w:style w:type="paragraph" w:customStyle="1" w:styleId="font4">
    <w:name w:val="font4"/>
    <w:basedOn w:val="Normal"/>
    <w:autoRedefine/>
    <w:qFormat/>
    <w:pPr>
      <w:widowControl/>
      <w:spacing w:before="100" w:beforeAutospacing="1" w:after="100" w:afterAutospacing="1"/>
      <w:jc w:val="left"/>
    </w:pPr>
    <w:rPr>
      <w:rFonts w:eastAsia="SimSun"/>
      <w:kern w:val="0"/>
      <w:sz w:val="22"/>
    </w:rPr>
  </w:style>
  <w:style w:type="paragraph" w:customStyle="1" w:styleId="et2">
    <w:name w:val="et2"/>
    <w:basedOn w:val="Normal"/>
    <w:autoRedefine/>
    <w:qFormat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</w:rPr>
  </w:style>
  <w:style w:type="paragraph" w:customStyle="1" w:styleId="et3">
    <w:name w:val="et3"/>
    <w:basedOn w:val="Normal"/>
    <w:autoRedefine/>
    <w:qFormat/>
    <w:pPr>
      <w:widowControl/>
      <w:shd w:val="clear" w:color="auto" w:fill="9BC2E6"/>
      <w:spacing w:before="100" w:beforeAutospacing="1" w:after="100" w:afterAutospacing="1"/>
      <w:jc w:val="left"/>
    </w:pPr>
    <w:rPr>
      <w:rFonts w:eastAsia="SimSun"/>
      <w:b w:val="0"/>
      <w:bCs w:val="0"/>
      <w:kern w:val="0"/>
      <w:sz w:val="32"/>
      <w:szCs w:val="32"/>
    </w:rPr>
  </w:style>
  <w:style w:type="paragraph" w:customStyle="1" w:styleId="et4">
    <w:name w:val="et4"/>
    <w:basedOn w:val="Normal"/>
    <w:autoRedefine/>
    <w:qFormat/>
    <w:pPr>
      <w:widowControl/>
      <w:spacing w:before="100" w:beforeAutospacing="1" w:after="100" w:afterAutospacing="1"/>
      <w:jc w:val="center"/>
    </w:pPr>
    <w:rPr>
      <w:rFonts w:eastAsia="SimSun"/>
      <w:kern w:val="0"/>
    </w:rPr>
  </w:style>
  <w:style w:type="paragraph" w:customStyle="1" w:styleId="et5">
    <w:name w:val="et5"/>
    <w:basedOn w:val="Normal"/>
    <w:autoRedefine/>
    <w:qFormat/>
    <w:pPr>
      <w:widowControl/>
      <w:spacing w:before="100" w:beforeAutospacing="1" w:after="100" w:afterAutospacing="1"/>
      <w:jc w:val="center"/>
    </w:pPr>
    <w:rPr>
      <w:rFonts w:eastAsia="SimSun"/>
      <w:kern w:val="0"/>
    </w:rPr>
  </w:style>
  <w:style w:type="paragraph" w:customStyle="1" w:styleId="et6">
    <w:name w:val="et6"/>
    <w:basedOn w:val="Normal"/>
    <w:autoRedefine/>
    <w:qFormat/>
    <w:pPr>
      <w:widowControl/>
      <w:spacing w:before="100" w:beforeAutospacing="1" w:after="100" w:afterAutospacing="1"/>
      <w:jc w:val="left"/>
    </w:pPr>
    <w:rPr>
      <w:rFonts w:eastAsia="SimSun"/>
      <w:color w:val="FF0000"/>
      <w:kern w:val="0"/>
    </w:rPr>
  </w:style>
  <w:style w:type="paragraph" w:customStyle="1" w:styleId="et8">
    <w:name w:val="et8"/>
    <w:basedOn w:val="Normal"/>
    <w:autoRedefine/>
    <w:qFormat/>
    <w:pPr>
      <w:widowControl/>
      <w:spacing w:before="100" w:beforeAutospacing="1" w:after="100" w:afterAutospacing="1"/>
      <w:jc w:val="left"/>
    </w:pPr>
    <w:rPr>
      <w:rFonts w:eastAsia="SimSun"/>
      <w:kern w:val="0"/>
    </w:rPr>
  </w:style>
  <w:style w:type="paragraph" w:customStyle="1" w:styleId="et9">
    <w:name w:val="et9"/>
    <w:basedOn w:val="Normal"/>
    <w:autoRedefine/>
    <w:qFormat/>
    <w:pPr>
      <w:widowControl/>
      <w:spacing w:before="100" w:beforeAutospacing="1" w:after="100" w:afterAutospacing="1"/>
      <w:jc w:val="left"/>
    </w:pPr>
    <w:rPr>
      <w:rFonts w:eastAsia="SimSun"/>
      <w:color w:val="FF0000"/>
      <w:kern w:val="0"/>
    </w:rPr>
  </w:style>
  <w:style w:type="paragraph" w:customStyle="1" w:styleId="et10">
    <w:name w:val="et10"/>
    <w:basedOn w:val="Normal"/>
    <w:autoRedefine/>
    <w:qFormat/>
    <w:pPr>
      <w:widowControl/>
      <w:spacing w:before="100" w:beforeAutospacing="1" w:after="100" w:afterAutospacing="1"/>
      <w:jc w:val="left"/>
    </w:pPr>
    <w:rPr>
      <w:rFonts w:eastAsia="SimSun"/>
      <w:kern w:val="0"/>
    </w:rPr>
  </w:style>
  <w:style w:type="paragraph" w:customStyle="1" w:styleId="et11">
    <w:name w:val="et11"/>
    <w:basedOn w:val="Normal"/>
    <w:autoRedefine/>
    <w:qFormat/>
    <w:pPr>
      <w:widowControl/>
      <w:shd w:val="clear" w:color="auto" w:fill="FFFF00"/>
      <w:spacing w:before="100" w:beforeAutospacing="1" w:after="100" w:afterAutospacing="1"/>
      <w:jc w:val="center"/>
    </w:pPr>
    <w:rPr>
      <w:rFonts w:eastAsia="SimSun"/>
      <w:kern w:val="0"/>
    </w:rPr>
  </w:style>
  <w:style w:type="paragraph" w:customStyle="1" w:styleId="et12">
    <w:name w:val="et12"/>
    <w:basedOn w:val="Normal"/>
    <w:autoRedefine/>
    <w:qFormat/>
    <w:pPr>
      <w:widowControl/>
      <w:shd w:val="clear" w:color="auto" w:fill="FFFF00"/>
      <w:spacing w:before="100" w:beforeAutospacing="1" w:after="100" w:afterAutospacing="1"/>
      <w:jc w:val="center"/>
    </w:pPr>
    <w:rPr>
      <w:rFonts w:eastAsia="SimSun"/>
      <w:kern w:val="0"/>
    </w:rPr>
  </w:style>
  <w:style w:type="character" w:customStyle="1" w:styleId="HeaderChar">
    <w:name w:val="Header Char"/>
    <w:basedOn w:val="DefaultParagraphFont"/>
    <w:link w:val="Header"/>
    <w:autoRedefine/>
    <w:uiPriority w:val="99"/>
    <w:qFormat/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autoRedefine/>
    <w:uiPriority w:val="99"/>
    <w:qFormat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autoRedefine/>
    <w:qFormat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autoRedefine/>
    <w:qFormat/>
    <w:rPr>
      <w:rFonts w:ascii="DengXian" w:eastAsia="DengXian" w:hAnsi="DengXian"/>
      <w:sz w:val="20"/>
    </w:rPr>
  </w:style>
  <w:style w:type="paragraph" w:customStyle="1" w:styleId="EndNoteBibliography">
    <w:name w:val="EndNote Bibliography"/>
    <w:basedOn w:val="Normal"/>
    <w:link w:val="EndNoteBibliography0"/>
    <w:autoRedefine/>
    <w:qFormat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autoRedefine/>
    <w:qFormat/>
    <w:rPr>
      <w:rFonts w:ascii="DengXian" w:eastAsia="DengXian" w:hAnsi="DengXian"/>
      <w:sz w:val="20"/>
    </w:rPr>
  </w:style>
  <w:style w:type="character" w:customStyle="1" w:styleId="CommentTextChar">
    <w:name w:val="Comment Text Char"/>
    <w:basedOn w:val="DefaultParagraphFont"/>
    <w:link w:val="CommentText"/>
    <w:autoRedefine/>
    <w:uiPriority w:val="99"/>
    <w:qFormat/>
    <w:rPr>
      <w:rFonts w:ascii="Times New Roman" w:hAnsi="Times New Roman" w:cs="Times New Roman"/>
      <w:b/>
      <w:bCs/>
      <w:color w:val="000000"/>
      <w:kern w:val="2"/>
    </w:rPr>
  </w:style>
  <w:style w:type="character" w:customStyle="1" w:styleId="CommentSubjectChar">
    <w:name w:val="Comment Subject Char"/>
    <w:basedOn w:val="CommentTextChar"/>
    <w:link w:val="CommentSubject"/>
    <w:autoRedefine/>
    <w:uiPriority w:val="99"/>
    <w:semiHidden/>
    <w:qFormat/>
    <w:rPr>
      <w:rFonts w:ascii="Times New Roman" w:hAnsi="Times New Roman" w:cs="Times New Roman"/>
      <w:b/>
      <w:bCs/>
      <w:color w:val="000000"/>
      <w:kern w:val="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image" Target="media/image3.tif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2.tiff"/><Relationship Id="rId5" Type="http://schemas.openxmlformats.org/officeDocument/2006/relationships/footnotes" Target="footnotes.xml"/><Relationship Id="rId10" Type="http://schemas.openxmlformats.org/officeDocument/2006/relationships/image" Target="media/image1.tiff"/><Relationship Id="rId4" Type="http://schemas.openxmlformats.org/officeDocument/2006/relationships/webSettings" Target="webSettings.xml"/><Relationship Id="rId9" Type="http://schemas.openxmlformats.org/officeDocument/2006/relationships/footer" Target="footer3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  <customSectPr/>
    <customSectPr/>
    <customSectPr/>
    <customSectPr/>
    <customSectPr/>
    <customSectPr/>
    <customSectPr/>
  </customSectProps>
  <customShpExts>
    <customShpInfo spid="_x0000_s1026" textRotate="1"/>
  </customShpExt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4</Pages>
  <Words>2135</Words>
  <Characters>12173</Characters>
  <Application>Microsoft Office Word</Application>
  <DocSecurity>0</DocSecurity>
  <Lines>101</Lines>
  <Paragraphs>28</Paragraphs>
  <ScaleCrop>false</ScaleCrop>
  <Company/>
  <LinksUpToDate>false</LinksUpToDate>
  <CharactersWithSpaces>142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hou rong</dc:creator>
  <cp:lastModifiedBy>Nicholson, Tamara</cp:lastModifiedBy>
  <cp:revision>2</cp:revision>
  <dcterms:created xsi:type="dcterms:W3CDTF">2024-04-23T03:06:00Z</dcterms:created>
  <dcterms:modified xsi:type="dcterms:W3CDTF">2024-04-23T03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16417</vt:lpwstr>
  </property>
  <property fmtid="{D5CDD505-2E9C-101B-9397-08002B2CF9AE}" pid="3" name="ICV">
    <vt:lpwstr>2DB2981126BD46A2BEFAC5E1BF6E60C9_12</vt:lpwstr>
  </property>
  <property fmtid="{D5CDD505-2E9C-101B-9397-08002B2CF9AE}" pid="4" name="ClassificationContentMarkingFooterShapeIds">
    <vt:lpwstr>724e010,63bbf9cd,47f2681c</vt:lpwstr>
  </property>
  <property fmtid="{D5CDD505-2E9C-101B-9397-08002B2CF9AE}" pid="5" name="ClassificationContentMarkingFooterFontProps">
    <vt:lpwstr>#0078d7,9,Rockwell</vt:lpwstr>
  </property>
  <property fmtid="{D5CDD505-2E9C-101B-9397-08002B2CF9AE}" pid="6" name="ClassificationContentMarkingFooterText">
    <vt:lpwstr>Information Classification: General</vt:lpwstr>
  </property>
  <property fmtid="{D5CDD505-2E9C-101B-9397-08002B2CF9AE}" pid="7" name="MSIP_Label_2bbab825-a111-45e4-86a1-18cee0005896_Enabled">
    <vt:lpwstr>true</vt:lpwstr>
  </property>
  <property fmtid="{D5CDD505-2E9C-101B-9397-08002B2CF9AE}" pid="8" name="MSIP_Label_2bbab825-a111-45e4-86a1-18cee0005896_SetDate">
    <vt:lpwstr>2024-04-02T22:25:43Z</vt:lpwstr>
  </property>
  <property fmtid="{D5CDD505-2E9C-101B-9397-08002B2CF9AE}" pid="9" name="MSIP_Label_2bbab825-a111-45e4-86a1-18cee0005896_Method">
    <vt:lpwstr>Standard</vt:lpwstr>
  </property>
  <property fmtid="{D5CDD505-2E9C-101B-9397-08002B2CF9AE}" pid="10" name="MSIP_Label_2bbab825-a111-45e4-86a1-18cee0005896_Name">
    <vt:lpwstr>2bbab825-a111-45e4-86a1-18cee0005896</vt:lpwstr>
  </property>
  <property fmtid="{D5CDD505-2E9C-101B-9397-08002B2CF9AE}" pid="11" name="MSIP_Label_2bbab825-a111-45e4-86a1-18cee0005896_SiteId">
    <vt:lpwstr>2567d566-604c-408a-8a60-55d0dc9d9d6b</vt:lpwstr>
  </property>
  <property fmtid="{D5CDD505-2E9C-101B-9397-08002B2CF9AE}" pid="12" name="MSIP_Label_2bbab825-a111-45e4-86a1-18cee0005896_ActionId">
    <vt:lpwstr>472b053c-3bf3-474a-9925-5870c08ce537</vt:lpwstr>
  </property>
  <property fmtid="{D5CDD505-2E9C-101B-9397-08002B2CF9AE}" pid="13" name="MSIP_Label_2bbab825-a111-45e4-86a1-18cee0005896_ContentBits">
    <vt:lpwstr>2</vt:lpwstr>
  </property>
</Properties>
</file>